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3555B" w14:textId="6ED0C680" w:rsidR="005914B3" w:rsidRDefault="00764D7E" w:rsidP="005914B3">
      <w:pPr>
        <w:pStyle w:val="Heading1"/>
      </w:pPr>
      <w:r w:rsidRPr="002048D9">
        <w:t>Beyond Keywords</w:t>
      </w:r>
      <w:r w:rsidR="00247896" w:rsidRPr="002048D9">
        <w:t>:</w:t>
      </w:r>
      <w:r w:rsidRPr="002048D9">
        <w:t xml:space="preserve"> Tracking the development of conver</w:t>
      </w:r>
      <w:r w:rsidR="002048D9" w:rsidRPr="002048D9">
        <w:t xml:space="preserve">sations on social media through linked, nested </w:t>
      </w:r>
      <w:proofErr w:type="spellStart"/>
      <w:r w:rsidR="00515192">
        <w:t>hashtag</w:t>
      </w:r>
      <w:proofErr w:type="spellEnd"/>
      <w:r w:rsidR="002048D9" w:rsidRPr="002048D9">
        <w:t xml:space="preserve"> clusters</w:t>
      </w:r>
    </w:p>
    <w:p w14:paraId="6A616E17" w14:textId="77777777" w:rsidR="005914B3" w:rsidRDefault="005914B3" w:rsidP="005914B3">
      <w:pPr>
        <w:sectPr w:rsidR="005914B3" w:rsidSect="00CB7C5A">
          <w:type w:val="continuous"/>
          <w:pgSz w:w="12240" w:h="15840"/>
          <w:pgMar w:top="1440" w:right="1260" w:bottom="1440" w:left="1440" w:header="720" w:footer="720" w:gutter="0"/>
          <w:cols w:space="360"/>
          <w:docGrid w:linePitch="360"/>
        </w:sectPr>
      </w:pPr>
    </w:p>
    <w:p w14:paraId="34A7CA20" w14:textId="5A181EC6" w:rsidR="005914B3" w:rsidRDefault="005914B3" w:rsidP="005914B3"/>
    <w:p w14:paraId="0697C8E4" w14:textId="0E31DD1A" w:rsidR="00385EDF" w:rsidRPr="00385EDF" w:rsidRDefault="005914B3" w:rsidP="00385EDF">
      <w:r w:rsidRPr="00385EDF">
        <w:t>James Houghton, Michael Siegel</w:t>
      </w:r>
      <w:r w:rsidR="00345DB2">
        <w:t xml:space="preserve">, </w:t>
      </w:r>
      <w:proofErr w:type="gramStart"/>
      <w:r w:rsidR="00345DB2">
        <w:t>Stuart</w:t>
      </w:r>
      <w:proofErr w:type="gramEnd"/>
      <w:r w:rsidR="00345DB2">
        <w:t xml:space="preserve"> </w:t>
      </w:r>
      <w:proofErr w:type="spellStart"/>
      <w:r w:rsidR="00345DB2">
        <w:t>Madnick</w:t>
      </w:r>
      <w:proofErr w:type="spellEnd"/>
      <w:r w:rsidR="00385EDF" w:rsidRPr="00385EDF">
        <w:t>: Massachusetts Institute of Technology</w:t>
      </w:r>
    </w:p>
    <w:p w14:paraId="1EF5FBE8" w14:textId="5DCDA5C8" w:rsidR="00385EDF" w:rsidRPr="00385EDF" w:rsidRDefault="00385EDF" w:rsidP="00385EDF">
      <w:pPr>
        <w:rPr>
          <w:rFonts w:ascii="Helvetica" w:eastAsia="Times New Roman" w:hAnsi="Helvetica" w:cs="Times New Roman"/>
          <w:color w:val="000000"/>
          <w:sz w:val="20"/>
          <w:szCs w:val="20"/>
        </w:rPr>
      </w:pPr>
      <w:r w:rsidRPr="00385EDF">
        <w:t>Nobuaki </w:t>
      </w:r>
      <w:proofErr w:type="spellStart"/>
      <w:r w:rsidRPr="00385EDF">
        <w:t>Tounaka</w:t>
      </w:r>
      <w:proofErr w:type="spellEnd"/>
      <w:r w:rsidR="005914B3" w:rsidRPr="00385EDF">
        <w:t xml:space="preserve">, </w:t>
      </w:r>
      <w:proofErr w:type="spellStart"/>
      <w:r w:rsidR="00CF447E" w:rsidRPr="00385EDF">
        <w:rPr>
          <w:rFonts w:eastAsia="Times New Roman" w:cs="Times New Roman"/>
          <w:color w:val="000000"/>
        </w:rPr>
        <w:t>Buyanjargal</w:t>
      </w:r>
      <w:proofErr w:type="spellEnd"/>
      <w:r w:rsidR="00CF447E" w:rsidRPr="00385EDF">
        <w:rPr>
          <w:rFonts w:eastAsia="Times New Roman" w:cs="Times New Roman"/>
          <w:color w:val="000000"/>
        </w:rPr>
        <w:t xml:space="preserve"> </w:t>
      </w:r>
      <w:proofErr w:type="spellStart"/>
      <w:r w:rsidR="00CF447E" w:rsidRPr="00385EDF">
        <w:rPr>
          <w:rFonts w:eastAsia="Times New Roman" w:cs="Times New Roman"/>
          <w:color w:val="000000"/>
        </w:rPr>
        <w:t>Shirnen</w:t>
      </w:r>
      <w:proofErr w:type="spellEnd"/>
      <w:r w:rsidR="00CF447E" w:rsidRPr="00385EDF">
        <w:rPr>
          <w:rFonts w:eastAsia="Times New Roman" w:cs="Times New Roman"/>
          <w:color w:val="000000"/>
        </w:rPr>
        <w:t>, Daisuke Nakagawa</w:t>
      </w:r>
      <w:r w:rsidRPr="00385EDF">
        <w:rPr>
          <w:rFonts w:eastAsia="Times New Roman" w:cs="Times New Roman"/>
        </w:rPr>
        <w:t xml:space="preserve">, </w:t>
      </w:r>
      <w:proofErr w:type="spellStart"/>
      <w:proofErr w:type="gramStart"/>
      <w:r w:rsidRPr="00385EDF">
        <w:rPr>
          <w:rFonts w:eastAsia="Times New Roman" w:cs="Times New Roman"/>
          <w:color w:val="000000"/>
        </w:rPr>
        <w:t>Kazutaka</w:t>
      </w:r>
      <w:proofErr w:type="spellEnd"/>
      <w:proofErr w:type="gramEnd"/>
      <w:r w:rsidRPr="00385EDF">
        <w:rPr>
          <w:rFonts w:eastAsia="Times New Roman" w:cs="Times New Roman"/>
          <w:color w:val="000000"/>
        </w:rPr>
        <w:t xml:space="preserve"> Nakamura: USP-Labs</w:t>
      </w:r>
    </w:p>
    <w:p w14:paraId="18411D66" w14:textId="55B31F11" w:rsidR="00CF447E" w:rsidRPr="00CF447E" w:rsidRDefault="00CF447E" w:rsidP="00CF447E">
      <w:pPr>
        <w:rPr>
          <w:rFonts w:ascii="Times" w:eastAsia="Times New Roman" w:hAnsi="Times" w:cs="Times New Roman"/>
          <w:sz w:val="20"/>
          <w:szCs w:val="20"/>
        </w:rPr>
      </w:pPr>
    </w:p>
    <w:p w14:paraId="64646E29" w14:textId="77777777" w:rsidR="005914B3" w:rsidRDefault="005914B3" w:rsidP="005914B3">
      <w:pPr>
        <w:sectPr w:rsidR="005914B3" w:rsidSect="00CB7C5A">
          <w:type w:val="continuous"/>
          <w:pgSz w:w="12240" w:h="15840"/>
          <w:pgMar w:top="1440" w:right="1260" w:bottom="1440" w:left="1440" w:header="720" w:footer="720" w:gutter="0"/>
          <w:cols w:space="360"/>
          <w:docGrid w:linePitch="360"/>
        </w:sectPr>
      </w:pPr>
    </w:p>
    <w:p w14:paraId="26FD3719" w14:textId="36C9523B" w:rsidR="003811E3" w:rsidRDefault="003811E3" w:rsidP="00924C6C">
      <w:pPr>
        <w:pStyle w:val="Heading2"/>
      </w:pPr>
      <w:r>
        <w:lastRenderedPageBreak/>
        <w:t>Motivation:</w:t>
      </w:r>
    </w:p>
    <w:p w14:paraId="6938A9FE" w14:textId="255CB690" w:rsidR="0028214C" w:rsidRDefault="0028214C" w:rsidP="005914B3">
      <w:r>
        <w:t xml:space="preserve">In seeking to know how newsworthy events influence public and political conversations, researchers benefit from data available </w:t>
      </w:r>
      <w:r w:rsidR="00A53271">
        <w:t>through</w:t>
      </w:r>
      <w:r>
        <w:t xml:space="preserve"> Social Media. Messages on platforms such as Twitter and Facebook represent a </w:t>
      </w:r>
      <w:r w:rsidR="00515192">
        <w:t xml:space="preserve">high volume </w:t>
      </w:r>
      <w:r>
        <w:t>sample</w:t>
      </w:r>
      <w:r>
        <w:rPr>
          <w:rStyle w:val="FootnoteReference"/>
        </w:rPr>
        <w:footnoteReference w:id="1"/>
      </w:r>
      <w:r>
        <w:t xml:space="preserve"> of the national conversation in near real time</w:t>
      </w:r>
      <w:r w:rsidR="00CB7C5A">
        <w:t xml:space="preserve">, and with the right handling can give insight into events such as elections </w:t>
      </w:r>
      <w:r w:rsidR="00CB7C5A">
        <w:fldChar w:fldCharType="begin" w:fldLock="1"/>
      </w:r>
      <w:r w:rsidR="006F2D0B">
        <w:instrText>ADDIN CSL_CITATION { "citationItems" : [ { "id" : "ITEM-1", "itemData" : { "author" : [ { "dropping-particle" : "", "family" : "Tumasjan", "given" : "A", "non-dropping-particle" : "", "parse-names" : false, "suffix" : "" }, { "dropping-particle" : "", "family" : "Sprenger", "given" : "TO", "non-dropping-particle" : "", "parse-names" : false, "suffix" : "" }, { "dropping-particle" : "", "family" : "Sandner", "given" : "PG", "non-dropping-particle" : "", "parse-names" : false, "suffix" : "" }, { "dropping-particle" : "", "family" : "Welpe", "given" : "IM", "non-dropping-particle" : "", "parse-names" : false, "suffix" : "" } ], "container-title" : "ICWSM", "id" : "ITEM-1", "issued" : { "date-parts" : [ [ "2010" ] ] }, "title" : "Predicting Elections with Twitter: What 140 Characters Reveal about Political Sentiment.", "type" : "article-journal" }, "uris" : [ "http://www.mendeley.com/documents/?uuid=b48c82a2-e548-474b-9e81-30bc85683a8b" ] }, { "id" : "ITEM-2", "itemData" : { "author" : [ { "dropping-particle" : "", "family" : "Huberty", "given" : "ME", "non-dropping-particle" : "", "parse-names" : false, "suffix" : "" } ], "container-title" : "\u2026  of the 2nd workshop on Politics, Elections and Data", "id" : "ITEM-2", "issued" : { "date-parts" : [ [ "2013" ] ] }, "title" : "Multi-cycle forecasting of congressional elections with social media", "type" : "article-journal" }, "uris" : [ "http://www.mendeley.com/documents/?uuid=538c8b50-ca42-4b6d-a9e2-38c1775f31a8" ] } ], "mendeley" : { "formattedCitation" : "(Huberty 2013; Tumasjan et al. 2010)", "plainTextFormattedCitation" : "(Huberty 2013; Tumasjan et al. 2010)", "previouslyFormattedCitation" : "(Tumasjan et al. 2010)" }, "properties" : { "noteIndex" : 0 }, "schema" : "https://github.com/citation-style-language/schema/raw/master/csl-citation.json" }</w:instrText>
      </w:r>
      <w:r w:rsidR="00CB7C5A">
        <w:fldChar w:fldCharType="separate"/>
      </w:r>
      <w:r w:rsidR="006F2D0B" w:rsidRPr="006F2D0B">
        <w:rPr>
          <w:noProof/>
        </w:rPr>
        <w:t>(Huberty 2013; Tumasjan et al. 2010)</w:t>
      </w:r>
      <w:r w:rsidR="00CB7C5A">
        <w:fldChar w:fldCharType="end"/>
      </w:r>
      <w:r w:rsidR="006F2D0B">
        <w:t xml:space="preserve"> or</w:t>
      </w:r>
      <w:r w:rsidR="00CB7C5A">
        <w:t xml:space="preserve"> processes such as social movements </w:t>
      </w:r>
      <w:r w:rsidR="00CB7C5A">
        <w:fldChar w:fldCharType="begin" w:fldLock="1"/>
      </w:r>
      <w:r w:rsidR="006F2D0B">
        <w:instrText>ADDIN CSL_CITATION { "citationItems" : [ { "id" : "ITEM-1", "itemData" : { "DOI" : "10.1177/0049124115610348", "ISSN" : "0049-1241", "abstract" : "This study proposes using Internet search data from search engines like Google to produce state-level metrics that are useful in social science research. Generally, state-level research relies on demographic statistics, official statistics produced by government agencies, or aggregated survey data. However, each of these data sources has serious limitations in terms of both the availability of the data and its ability to capture important concepts. This study demonstrates how state-level Google search measures can be produced and then demonstrates the effectiveness of such measures in an empirical case: predicting state-level Tea Party movement mobilization. Drawing on existing studies of the Tea Party movement and theories of right-wing and conservative mobilization, state-level Google search measures for anti-immigrant sentiment and economic distress are developed and compared to traditional metrics that are typically used to measure these concepts, such as the unemployment rate and the international immigration rate in their ability to successfully predict Tea Party event counts. The results show that the Google search measures are effective in predicting Tea Party mobilization in a way that is consistent with existing theory, while the traditional measures are not.", "author" : [ { "dropping-particle" : "", "family" : "DiGrazia", "given" : "J.", "non-dropping-particle" : "", "parse-names" : false, "suffix" : "" } ], "container-title" : "Sociological Methods &amp; Research", "id" : "ITEM-1", "issued" : { "date-parts" : [ [ "2015", "10", "14" ] ] }, "note" : "DiGrazia et al. 2013;Huberty 2013; Tumasjan et al. 2010) as well as par- ticipation in social movements (Agarwal et al. 2014", "page" : "0049124115610348-", "title" : "Using Internet Search Data to Produce State-level Measures: The Case of Tea Party Mobilization", "type" : "article-journal" }, "uris" : [ "http://www.mendeley.com/documents/?uuid=577a4413-1d32-48e5-8a7a-429e185b417f" ] }, { "id" : "ITEM-2", "itemData" : { "author" : [ { "dropping-particle" : "", "family" : "Agarwal", "given" : "SD", "non-dropping-particle" : "", "parse-names" : false, "suffix" : "" }, { "dropping-particle" : "", "family" : "Bennett", "given" : "WL", "non-dropping-particle" : "", "parse-names" : false, "suffix" : "" } ], "container-title" : "\u2026  Journal of Communication", "id" : "ITEM-2", "issued" : { "date-parts" : [ [ "2014" ] ] }, "title" : "A model of crowd enabled organization: Theory and methods for understanding the role of twitter in the occupy protests", "type" : "article-journal" }, "uris" : [ "http://www.mendeley.com/documents/?uuid=5d7315c1-86c9-4391-b4aa-2b53272dd10b" ] } ], "mendeley" : { "formattedCitation" : "(Agarwal and Bennett 2014; DiGrazia 2015)", "plainTextFormattedCitation" : "(Agarwal and Bennett 2014; DiGrazia 2015)", "previouslyFormattedCitation" : "(Agarwal and Bennett 2014; DiGrazia 2015)" }, "properties" : { "noteIndex" : 0 }, "schema" : "https://github.com/citation-style-language/schema/raw/master/csl-citation.json" }</w:instrText>
      </w:r>
      <w:r w:rsidR="00CB7C5A">
        <w:fldChar w:fldCharType="separate"/>
      </w:r>
      <w:r w:rsidR="006F2D0B" w:rsidRPr="006F2D0B">
        <w:rPr>
          <w:noProof/>
        </w:rPr>
        <w:t>(Agarwal and Bennett 2014; DiGrazia 2015)</w:t>
      </w:r>
      <w:r w:rsidR="00CB7C5A">
        <w:fldChar w:fldCharType="end"/>
      </w:r>
      <w:r>
        <w:t xml:space="preserve">. </w:t>
      </w:r>
      <w:r w:rsidR="00125A83">
        <w:t>Standard</w:t>
      </w:r>
      <w:r>
        <w:t xml:space="preserve"> methods of </w:t>
      </w:r>
      <w:r w:rsidR="00125A83">
        <w:t xml:space="preserve">social media analysis use </w:t>
      </w:r>
      <w:r>
        <w:t xml:space="preserve">keyword tracking and sentiment analysis to attempt to understand the range of perceptions surrounding these events. </w:t>
      </w:r>
      <w:r w:rsidR="00D52507">
        <w:t>While helpful for basic situational awareness, these methods do not help us understand how a set of narratives compete to interpret and frame an issue for action.</w:t>
      </w:r>
    </w:p>
    <w:p w14:paraId="520B8B52" w14:textId="77777777" w:rsidR="00EF7645" w:rsidRDefault="00EF7645" w:rsidP="005914B3"/>
    <w:p w14:paraId="2D4E5E72" w14:textId="77526701" w:rsidR="00F339A9" w:rsidRDefault="00125A83" w:rsidP="005914B3">
      <w:r>
        <w:t>For</w:t>
      </w:r>
      <w:r w:rsidR="00EF7645">
        <w:t xml:space="preserve"> example, if we are interested in understanding the national conversation in reaction to the shooting at Emanuel AME church in Charleston, South Carolina</w:t>
      </w:r>
      <w:r w:rsidR="0018617A">
        <w:t xml:space="preserve">, we could plot a </w:t>
      </w:r>
      <w:proofErr w:type="spellStart"/>
      <w:r w:rsidR="0018617A">
        <w:t>timeseries</w:t>
      </w:r>
      <w:proofErr w:type="spellEnd"/>
      <w:r w:rsidR="0018617A">
        <w:t xml:space="preserve"> </w:t>
      </w:r>
      <w:r w:rsidR="008C2DB3">
        <w:t xml:space="preserve">of the volume of tweets containing </w:t>
      </w:r>
      <w:r w:rsidR="00F339A9">
        <w:t xml:space="preserve">the </w:t>
      </w:r>
      <w:proofErr w:type="spellStart"/>
      <w:r w:rsidR="00F339A9">
        <w:t>hashtag</w:t>
      </w:r>
      <w:proofErr w:type="spellEnd"/>
      <w:r w:rsidR="00F339A9">
        <w:t xml:space="preserve"> #</w:t>
      </w:r>
      <w:proofErr w:type="spellStart"/>
      <w:r w:rsidR="00F339A9">
        <w:t>charleston</w:t>
      </w:r>
      <w:proofErr w:type="spellEnd"/>
      <w:r w:rsidR="00385EDF">
        <w:t xml:space="preserve">, as seen in </w:t>
      </w:r>
      <w:r w:rsidR="00385EDF">
        <w:fldChar w:fldCharType="begin"/>
      </w:r>
      <w:r w:rsidR="00385EDF">
        <w:instrText xml:space="preserve"> REF _Ref301428099 \h </w:instrText>
      </w:r>
      <w:r w:rsidR="00385EDF">
        <w:fldChar w:fldCharType="separate"/>
      </w:r>
      <w:r w:rsidR="00385EDF">
        <w:t>Fig</w:t>
      </w:r>
      <w:r w:rsidR="00385EDF">
        <w:t>u</w:t>
      </w:r>
      <w:r w:rsidR="00385EDF">
        <w:t xml:space="preserve">re </w:t>
      </w:r>
      <w:r w:rsidR="00385EDF">
        <w:rPr>
          <w:noProof/>
        </w:rPr>
        <w:t>1</w:t>
      </w:r>
      <w:r w:rsidR="00385EDF">
        <w:fldChar w:fldCharType="end"/>
      </w:r>
      <w:r w:rsidR="00F339A9">
        <w:t>.</w:t>
      </w:r>
    </w:p>
    <w:p w14:paraId="0F146813" w14:textId="77777777" w:rsidR="006F2D0B" w:rsidRDefault="006F2D0B" w:rsidP="006F2D0B"/>
    <w:p w14:paraId="1CE96816" w14:textId="77777777" w:rsidR="006F2D0B" w:rsidRDefault="006F2D0B" w:rsidP="006F2D0B">
      <w:r>
        <w:t>Alternate methods include assessing the relative ‘positive’ or ‘negative’ sentiment present in these tweets, or using a supervised learning categorizer to group messages according to preconceived ideas about their contents.</w:t>
      </w:r>
      <w:r>
        <w:fldChar w:fldCharType="begin" w:fldLock="1"/>
      </w:r>
      <w:r>
        <w:instrText>ADDIN CSL_CITATION { "citationItems" : [ { "id" : "ITEM-1", "itemData" : { "author" : [ { "dropping-particle" : "", "family" : "Tumasjan", "given" : "A", "non-dropping-particle" : "", "parse-names" : false, "suffix" : "" }, { "dropping-particle" : "", "family" : "Sprenger", "given" : "TO", "non-dropping-particle" : "", "parse-names" : false, "suffix" : "" }, { "dropping-particle" : "", "family" : "Sandner", "given" : "PG", "non-dropping-particle" : "", "parse-names" : false, "suffix" : "" }, { "dropping-particle" : "", "family" : "Welpe", "given" : "IM", "non-dropping-particle" : "", "parse-names" : false, "suffix" : "" } ], "container-title" : "ICWSM", "id" : "ITEM-1", "issued" : { "date-parts" : [ [ "2010" ] ] }, "title" : "Predicting Elections with Twitter: What 140 Characters Reveal about Political Sentiment.", "type" : "article-journal" }, "uris" : [ "http://www.mendeley.com/documents/?uuid=b48c82a2-e548-474b-9e81-30bc85683a8b" ] }, { "id" : "ITEM-2", "itemData" : { "author" : [ { "dropping-particle" : "", "family" : "Zubiaga", "given" : "A", "non-dropping-particle" : "", "parse-names" : false, "suffix" : "" }, { "dropping-particle" : "", "family" : "Spina", "given" : "D", "non-dropping-particle" : "", "parse-names" : false, "suffix" : "" }, { "dropping-particle" : "", "family" : "Fresno", "given" : "V", "non-dropping-particle" : "", "parse-names" : false, "suffix" : "" }, { "dropping-particle" : "", "family" : "Mart\u00ednez", "given" : "R", "non-dropping-particle" : "", "parse-names" : false, "suffix" : "" } ], "container-title" : "Proceedings of the 20th ACM \u2026", "id" : "ITEM-2", "issued" : { "date-parts" : [ [ "2011" ] ] }, "title" : "Classifying trending topics: a typology of conversation triggers on twitter", "type" : "article-journal" }, "uris" : [ "http://www.mendeley.com/documents/?uuid=c7f82dc2-d154-482f-89e4-7042e90861b6" ] }, { "id" : "ITEM-3", "itemData" : { "author" : [ { "dropping-particle" : "", "family" : "Becker", "given" : "H", "non-dropping-particle" : "", "parse-names" : false, "suffix" : "" }, { "dropping-particle" : "", "family" : "Naaman", "given" : "M", "non-dropping-particle" : "", "parse-names" : false, "suffix" : "" }, { "dropping-particle" : "", "family" : "Gravano", "given" : "L", "non-dropping-particle" : "", "parse-names" : false, "suffix" : "" } ], "container-title" : "ICWSM", "id" : "ITEM-3", "issued" : { "date-parts" : [ [ "2011" ] ] }, "title" : "Beyond Trending Topics: Real-World Event Identification on Twitter.", "type" : "article-journal" }, "uris" : [ "http://www.mendeley.com/documents/?uuid=0ea2e4d0-61ef-4246-b6a6-67d28d2cb8e0" ] }, { "id" : "ITEM-4", "itemData" : { "abstract" : "We propose the first unsupervised approach to the problem of modeling dialogue acts in an open domain. Trained on a corpus of noisy Twitter conversations, our method dis- covers dialogue acts by clustering raw utter ances. Because it accounts for the sequential behaviour of these acts, the learned model can provide insight into the shape of communica- tion in a new medium. We address the challenge of evaluating the emergent model with a qualitative visualization and an intrinsic conversation ordering task. This work is inspired by a corpus of 1.3 million Twitter conversations, which will be made publicly available. This huge amount of data, available only be- cause Twitter blurs the line between chatting and publishing, highlights the need to be able to adapt quickly to a new medium.", "author" : [ { "dropping-particle" : "", "family" : "Ritter", "given" : "A", "non-dropping-particle" : "", "parse-names" : false, "suffix" : "" }, { "dropping-particle" : "", "family" : "Cherry", "given" : "C", "non-dropping-particle" : "", "parse-names" : false, "suffix" : "" }, { "dropping-particle" : "", "family" : "Dolan", "given" : "B", "non-dropping-particle" : "", "parse-names" : false, "suffix" : "" } ], "container-title" : "Human Language Technologies: The 2010 Annual Conference of the North American Chapter of the ACL", "id" : "ITEM-4", "issued" : { "date-parts" : [ [ "2010" ] ] }, "page" : "172\u2013180", "title" : "Unsupervised modeling of twitter conversations", "type" : "paper-conference" }, "uris" : [ "http://www.mendeley.com/documents/?uuid=8d68b6ca-7091-490a-a17a-95c4a7130512" ] } ], "mendeley" : { "formattedCitation" : "(Becker, Naaman, and Gravano 2011; Ritter, Cherry, and Dolan 2010; Tumasjan et al. 2010; Zubiaga et al. 2011)", "plainTextFormattedCitation" : "(Becker, Naaman, and Gravano 2011; Ritter, Cherry, and Dolan 2010; Tumasjan et al. 2010; Zubiaga et al. 2011)", "previouslyFormattedCitation" : "(Becker, Naaman, and Gravano 2011; Ritter, Cherry, and Dolan 2010; Tumasjan et al. 2010; Zubiaga et al. 2011)" }, "properties" : { "noteIndex" : 0 }, "schema" : "https://github.com/citation-style-language/schema/raw/master/csl-citation.json" }</w:instrText>
      </w:r>
      <w:r>
        <w:fldChar w:fldCharType="separate"/>
      </w:r>
      <w:r w:rsidRPr="00CB7C5A">
        <w:rPr>
          <w:noProof/>
        </w:rPr>
        <w:t>(Becker, Naaman, and Gravano 2011; Ritter, Cherry, and Dolan 2010; Tumasjan et al. 2010; Zubiaga et al. 2011)</w:t>
      </w:r>
      <w:r>
        <w:fldChar w:fldCharType="end"/>
      </w:r>
      <w:r>
        <w:t xml:space="preserve"> The addition of demographic information can help researchers understand the context of messages </w:t>
      </w:r>
      <w:r>
        <w:fldChar w:fldCharType="begin" w:fldLock="1"/>
      </w:r>
      <w:r>
        <w:instrText>ADDIN CSL_CITATION { "citationItems" : [ { "id" : "ITEM-1", "itemData" : { "DOI" : "10.1177/0049124115605339", "ISSN" : "0049-1241", "abstract" : "Despite recent and growing interest in using Twitter to examine human behavior and attitudes, there is still significant room for growth regarding the ability to leverage Twitter data for social science research. In particular, gleaning demographic information about Twitter users--a key component of much social science research--remains a challenge. This article develops an accurate and reliable data processing approach for social science researchers interested in using Twitter data to examine behaviors and attitudes, as well as the demographic characteristics of the populations expressing or engaging in them. Using information gathered from Twitter users who state an intention to not vote in the 2012 presidential election, we describe and evaluate a method for processing data to retrieve demographic information reported by users that is not encoded as text (e.g., details of images) and evaluate the reliability of these techniques. We end by assessing the challenges of this data collection strategy and discussing how large-scale social media data may benefit demographic researchers.", "author" : [ { "dropping-particle" : "", "family" : "McCormick", "given" : "T. H.", "non-dropping-particle" : "", "parse-names" : false, "suffix" : "" }, { "dropping-particle" : "", "family" : "Lee", "given" : "H.", "non-dropping-particle" : "", "parse-names" : false, "suffix" : "" }, { "dropping-particle" : "", "family" : "Cesare", "given" : "N.", "non-dropping-particle" : "", "parse-names" : false, "suffix" : "" }, { "dropping-particle" : "", "family" : "Shojaie", "given" : "A.", "non-dropping-particle" : "", "parse-names" : false, "suffix" : "" }, { "dropping-particle" : "", "family" : "Spiro", "given" : "E. S.", "non-dropping-particle" : "", "parse-names" : false, "suffix" : "" } ], "container-title" : "Sociological Methods &amp; Research", "id" : "ITEM-1", "issued" : { "date-parts" : [ [ "2015", "10", "9" ] ] }, "page" : "0049124115605339-", "title" : "Using Twitter for Demographic and Social Science Research: Tools for Data Collection and Processing", "type" : "article-journal" }, "uris" : [ "http://www.mendeley.com/documents/?uuid=b72b7f87-23e3-49a7-906b-10f79139ec73" ] } ], "mendeley" : { "formattedCitation" : "(McCormick et al. 2015)", "plainTextFormattedCitation" : "(McCormick et al. 2015)", "previouslyFormattedCitation" : "(McCormick et al. 2015)" }, "properties" : { "noteIndex" : 0 }, "schema" : "https://github.com/citation-style-language/schema/raw/master/csl-citation.json" }</w:instrText>
      </w:r>
      <w:r>
        <w:fldChar w:fldCharType="separate"/>
      </w:r>
      <w:r w:rsidRPr="00CB7C5A">
        <w:rPr>
          <w:noProof/>
        </w:rPr>
        <w:t>(McCormick et al. 2015)</w:t>
      </w:r>
      <w:r>
        <w:fldChar w:fldCharType="end"/>
      </w:r>
    </w:p>
    <w:p w14:paraId="414ADCE6" w14:textId="77777777" w:rsidR="006F2D0B" w:rsidRDefault="006F2D0B" w:rsidP="006F2D0B"/>
    <w:p w14:paraId="70093347" w14:textId="77777777" w:rsidR="006F2D0B" w:rsidRDefault="006F2D0B" w:rsidP="006F2D0B">
      <w:r>
        <w:t xml:space="preserve">These techniques, however, are unable to infer from the data coherent patterns of thought that signify interpretation of the events’ deeper meanings. Interpretation depends upon making connections between the events as they happen and other concepts in the public discourse. One way to measure these connections is to look as a network of co-citations surrounding our topic of interest. </w:t>
      </w:r>
      <w:r>
        <w:fldChar w:fldCharType="begin" w:fldLock="1"/>
      </w:r>
      <w:r>
        <w:instrText>ADDIN CSL_CITATION { "citationItems" : [ { "id" : "ITEM-1", "itemData" : { "author" : [ { "dropping-particle" : "", "family" : "Cogan", "given" : "P", "non-dropping-particle" : "", "parse-names" : false, "suffix" : "" }, { "dropping-particle" : "", "family" : "Andrews", "given" : "M", "non-dropping-particle" : "", "parse-names" : false, "suffix" : "" } ], "container-title" : "Proceedings of the First ACM International Workshop on Hot Topics on Interdisciplinary Social Networks Research", "id" : "ITEM-1", "issued" : { "date-parts" : [ [ "2012" ] ] }, "title" : "Reconstruction and analysis of twitter conversation graphs", "type" : "article-journal" }, "uris" : [ "http://www.mendeley.com/documents/?uuid=de9bdaa6-ca95-47de-8b7b-2abc5efb926e" ] }, { "id" : "ITEM-2", "itemData" : { "author" : [ { "dropping-particle" : "", "family" : "Smith", "given" : "MA", "non-dropping-particle" : "", "parse-names" : false, "suffix" : "" }, { "dropping-particle" : "", "family" : "Rainie", "given" : "L", "non-dropping-particle" : "", "parse-names" : false, "suffix" : "" } ], "container-title" : "Pew Research Center: Numbers, Facts, and Trends Shaping the World", "id" : "ITEM-2", "issued" : { "date-parts" : [ [ "2014" ] ] }, "title" : "Mapping twitter topic networks: From polarized crowds to community clusters", "type" : "report" }, "uris" : [ "http://www.mendeley.com/documents/?uuid=f1477754-8f68-4dab-89bd-74b4fb8b1978" ] } ], "mendeley" : { "formattedCitation" : "(Cogan and Andrews 2012; Smith and Rainie 2014)", "plainTextFormattedCitation" : "(Cogan and Andrews 2012; Smith and Rainie 2014)", "previouslyFormattedCitation" : "(Cogan and Andrews 2012; Smith and Rainie 2014)" }, "properties" : { "noteIndex" : 0 }, "schema" : "https://github.com/citation-style-language/schema/raw/master/csl-citation.json" }</w:instrText>
      </w:r>
      <w:r>
        <w:fldChar w:fldCharType="separate"/>
      </w:r>
      <w:r w:rsidRPr="00CB7C5A">
        <w:rPr>
          <w:noProof/>
        </w:rPr>
        <w:t>(Cogan and Andrews 2012; Smith and Rainie 2014)</w:t>
      </w:r>
      <w:r>
        <w:fldChar w:fldCharType="end"/>
      </w:r>
      <w:r>
        <w:t xml:space="preserve"> Representing </w:t>
      </w:r>
      <w:proofErr w:type="spellStart"/>
      <w:r>
        <w:t>hashtags</w:t>
      </w:r>
      <w:proofErr w:type="spellEnd"/>
      <w:r>
        <w:t xml:space="preserve"> as nodes on a network, each shared message contributes to the weight of an edge between these nodes. This type of analysis is helpful in that it helps us begin to understand the structure of the discourse. If we perform k-clique clustering on the network, we can see which sets of connections form coherent and conversations, as seen in </w:t>
      </w:r>
      <w:r>
        <w:fldChar w:fldCharType="begin"/>
      </w:r>
      <w:r>
        <w:instrText xml:space="preserve"> REF _Ref301428303 \h </w:instrText>
      </w:r>
      <w:r>
        <w:fldChar w:fldCharType="separate"/>
      </w:r>
      <w:r>
        <w:t xml:space="preserve">Figure </w:t>
      </w:r>
      <w:r>
        <w:rPr>
          <w:noProof/>
        </w:rPr>
        <w:t>2</w:t>
      </w:r>
      <w:r>
        <w:fldChar w:fldCharType="end"/>
      </w:r>
      <w:r>
        <w:t>.</w:t>
      </w:r>
    </w:p>
    <w:p w14:paraId="2C010ED3" w14:textId="77777777" w:rsidR="006F2D0B" w:rsidRDefault="006F2D0B" w:rsidP="006F2D0B"/>
    <w:p w14:paraId="3FA27B03" w14:textId="77777777" w:rsidR="006F2D0B" w:rsidRDefault="006F2D0B" w:rsidP="006F2D0B">
      <w:r>
        <w:t>In this example there are two distinct conversations happening with regards to the event – the first a description of the shooting itself and the human elements of the tragedy. A second conversation focuses on the larger national-scale political conflicts to which the event points. While each of the conversations is motivated by the same event, they are distinct from one another in the language they use and in the connections they make.</w:t>
      </w:r>
    </w:p>
    <w:p w14:paraId="5755EB12" w14:textId="77777777" w:rsidR="006F2D0B" w:rsidRDefault="006F2D0B" w:rsidP="006F2D0B"/>
    <w:p w14:paraId="1627E83C" w14:textId="77777777" w:rsidR="006F2D0B" w:rsidRDefault="006F2D0B" w:rsidP="006F2D0B">
      <w:r>
        <w:t>We may hypothesize that how these conversations develop over time will influence the social and political response to the event. In this paper we will explore methods of identifying and tracking the development of these conversations over time.</w:t>
      </w:r>
    </w:p>
    <w:p w14:paraId="1404FF58" w14:textId="77777777" w:rsidR="006F2D0B" w:rsidRDefault="006F2D0B" w:rsidP="006F2D0B"/>
    <w:p w14:paraId="1EC499A1" w14:textId="77777777" w:rsidR="006F2D0B" w:rsidRDefault="006F2D0B" w:rsidP="006F2D0B">
      <w:r>
        <w:t xml:space="preserve">Due to the computation-intensive nature of this analysis, we chose to implement the data manipulation algorithms in both python and </w:t>
      </w:r>
      <w:proofErr w:type="spellStart"/>
      <w:r>
        <w:t>Unicage</w:t>
      </w:r>
      <w:proofErr w:type="spellEnd"/>
      <w:r>
        <w:t xml:space="preserve"> shell scripts</w:t>
      </w:r>
      <w:r>
        <w:fldChar w:fldCharType="begin" w:fldLock="1"/>
      </w:r>
      <w:r>
        <w:instrText>ADDIN CSL_CITATION { "citationItems" : [ { "id" : "ITEM-1", "itemData" : { "URL" : "https://en.usp-lab.com/index.html", "author" : [ { "dropping-particle" : "", "family" : "Tounaka", "given" : "Nobuaki", "non-dropping-particle" : "", "parse-names" : false, "suffix" : "" } ], "container-title" : "Computing Resources in Boston and Beyond (CRIBB)", "id" : "ITEM-1", "issued" : { "date-parts" : [ [ "2013" ] ] }, "title" : "How to Analyze 50 Billion Records in Less than a Second without Hadoop or Big Iron", "type" : "webpage" }, "uris" : [ "http://www.mendeley.com/documents/?uuid=f7f6ae11-9ab0-4a45-9e1d-06d289d3f09b" ] } ], "mendeley" : { "formattedCitation" : "(Tounaka 2013)", "plainTextFormattedCitation" : "(Tounaka 2013)", "previouslyFormattedCitation" : "(Tounaka 2013)" }, "properties" : { "noteIndex" : 0 }, "schema" : "https://github.com/citation-style-language/schema/raw/master/csl-citation.json" }</w:instrText>
      </w:r>
      <w:r>
        <w:fldChar w:fldCharType="separate"/>
      </w:r>
      <w:r w:rsidRPr="00CB7C5A">
        <w:rPr>
          <w:noProof/>
        </w:rPr>
        <w:t>(Tounaka 2013)</w:t>
      </w:r>
      <w:r>
        <w:fldChar w:fldCharType="end"/>
      </w:r>
      <w:r>
        <w:t>, for prototyping and speed of execution, respectively. Descriptions of these scripts can be found in the appendices, along with performance comparisons between the two languages.</w:t>
      </w:r>
    </w:p>
    <w:p w14:paraId="774673FA" w14:textId="77777777" w:rsidR="006F2D0B" w:rsidRDefault="006F2D0B" w:rsidP="006F2D0B">
      <w:pPr>
        <w:pStyle w:val="Heading2"/>
      </w:pPr>
      <w:r>
        <w:t>Identifying Conversation Groups:</w:t>
      </w:r>
    </w:p>
    <w:p w14:paraId="64DC2A64" w14:textId="77777777" w:rsidR="006F2D0B" w:rsidRDefault="006F2D0B" w:rsidP="006F2D0B">
      <w:r>
        <w:t xml:space="preserve">The image in </w:t>
      </w:r>
      <w:r>
        <w:fldChar w:fldCharType="begin"/>
      </w:r>
      <w:r>
        <w:instrText xml:space="preserve"> REF _Ref301428303 \h </w:instrText>
      </w:r>
      <w:r>
        <w:fldChar w:fldCharType="separate"/>
      </w:r>
      <w:r>
        <w:t xml:space="preserve">Figure </w:t>
      </w:r>
      <w:r>
        <w:rPr>
          <w:noProof/>
        </w:rPr>
        <w:t>2</w:t>
      </w:r>
      <w:r>
        <w:fldChar w:fldCharType="end"/>
      </w:r>
      <w:r>
        <w:t xml:space="preserve"> is based upon network closeness between </w:t>
      </w:r>
      <w:proofErr w:type="spellStart"/>
      <w:r>
        <w:t>hashtags</w:t>
      </w:r>
      <w:proofErr w:type="spellEnd"/>
      <w:r>
        <w:t xml:space="preserve">. Each of the </w:t>
      </w:r>
      <w:proofErr w:type="spellStart"/>
      <w:r>
        <w:t>hashtags</w:t>
      </w:r>
      <w:proofErr w:type="spellEnd"/>
      <w:r>
        <w:t xml:space="preserve"> present in the dataset forms a node in this network, and the relative strength of edges depends upon the number of times the pair </w:t>
      </w:r>
      <w:proofErr w:type="gramStart"/>
      <w:r>
        <w:t>occur</w:t>
      </w:r>
      <w:proofErr w:type="gramEnd"/>
      <w:r>
        <w:t xml:space="preserve"> together in a tweet – their ‘co-occurrence’. </w:t>
      </w:r>
      <w:r>
        <w:fldChar w:fldCharType="begin" w:fldLock="1"/>
      </w:r>
      <w:r>
        <w:instrText>ADDIN CSL_CITATION { "citationItems" : [ { "id" : "ITEM-1", "itemData" : { "author" : [ { "dropping-particle" : "", "family" : "Marres", "given" : "N", "non-dropping-particle" : "", "parse-names" : false, "suffix" : "" }, { "dropping-particle" : "", "family" : "Gerlitz", "given" : "C", "non-dropping-particle" : "", "parse-names" : false, "suffix" : "" } ], "container-title" : "CSISP Working Papers", "id" : "ITEM-1", "issued" : { "date-parts" : [ [ "0" ] ] }, "number" : "3", "title" : "Interface Methods: Renegotiating relations between digital research, STS and Sociology", "type" : "report" }, "uris" : [ "http://www.mendeley.com/documents/?uuid=79909da4-8b13-4669-a69b-a6e0beedf434" ] } ], "mendeley" : { "formattedCitation" : "(Marres and Gerlitz n.d.)", "plainTextFormattedCitation" : "(Marres and Gerlitz n.d.)", "previouslyFormattedCitation" : "(Marres and Gerlitz n.d.)" }, "properties" : { "noteIndex" : 0 }, "schema" : "https://github.com/citation-style-language/schema/raw/master/csl-citation.json" }</w:instrText>
      </w:r>
      <w:r>
        <w:fldChar w:fldCharType="separate"/>
      </w:r>
      <w:r w:rsidRPr="00CB7C5A">
        <w:rPr>
          <w:noProof/>
        </w:rPr>
        <w:t>(Marres and Gerlitz n.d.)</w:t>
      </w:r>
      <w:r>
        <w:fldChar w:fldCharType="end"/>
      </w:r>
      <w:r>
        <w:t xml:space="preserve"> </w:t>
      </w:r>
    </w:p>
    <w:p w14:paraId="56F55417" w14:textId="77777777" w:rsidR="006F2D0B" w:rsidRDefault="006F2D0B" w:rsidP="006F2D0B"/>
    <w:p w14:paraId="16DA2672" w14:textId="77777777" w:rsidR="006F2D0B" w:rsidRDefault="006F2D0B" w:rsidP="006F2D0B">
      <w:r>
        <w:t xml:space="preserve">The clusters themselves are then defined by k-clique community detection algorithms implemented in the COS Parallel library </w:t>
      </w:r>
      <w:r>
        <w:fldChar w:fldCharType="begin" w:fldLock="1"/>
      </w:r>
      <w:r>
        <w:instrText>ADDIN CSL_CITATION { "citationItems" : [ { "id" : "ITEM-1", "itemData" : { "author" : [ { "dropping-particle" : "", "family" : "Gregori", "given" : "E", "non-dropping-particle" : "", "parse-names" : false, "suffix" : "" }, { "dropping-particle" : "", "family" : "Lenzini", "given" : "L", "non-dropping-particle" : "", "parse-names" : false, "suffix" : "" }, { "dropping-particle" : "", "family" : "Mainardi", "given" : "S", "non-dropping-particle" : "", "parse-names" : false, "suffix" : "" } ], "container-title" : "IEEE Transactions on Parallel and Distributed Systems", "id" : "ITEM-1", "issue" : "8", "issued" : { "date-parts" : [ [ "2013" ] ] }, "title" : "Parallel k-clique community detection on large-scale networks", "type" : "article-journal", "volume" : "24" }, "uris" : [ "http://www.mendeley.com/documents/?uuid=29c833a5-bb0c-4596-a99b-f42b57f1b2b3" ] } ], "mendeley" : { "formattedCitation" : "(Gregori, Lenzini, and Mainardi 2013)", "plainTextFormattedCitation" : "(Gregori, Lenzini, and Mainardi 2013)", "previouslyFormattedCitation" : "(Gregori, Lenzini, and Mainardi 2013)" }, "properties" : { "noteIndex" : 0 }, "schema" : "https://github.com/citation-style-language/schema/raw/master/csl-citation.json" }</w:instrText>
      </w:r>
      <w:r>
        <w:fldChar w:fldCharType="separate"/>
      </w:r>
      <w:r w:rsidRPr="00CB7C5A">
        <w:rPr>
          <w:noProof/>
        </w:rPr>
        <w:t>(Gregori, Lenzini, and Mainardi 2013)</w:t>
      </w:r>
      <w:r>
        <w:fldChar w:fldCharType="end"/>
      </w:r>
      <w:r>
        <w:t xml:space="preserve"> and their use is demonstrated in the appendices.</w:t>
      </w:r>
    </w:p>
    <w:p w14:paraId="4A019145" w14:textId="77777777" w:rsidR="006F2D0B" w:rsidRDefault="006F2D0B" w:rsidP="006F2D0B"/>
    <w:p w14:paraId="392EE433" w14:textId="77777777" w:rsidR="006F2D0B" w:rsidRDefault="006F2D0B" w:rsidP="006F2D0B">
      <w:r>
        <w:t xml:space="preserve">Every node in a cluster must be able to participate in at least one fully connected subgroup of size ‘k’ with the other members of the group. Thus, the metric ‘k’ determines how strict we are about closeness between keywords when defining the boundaries of a particular cluster. For example, high values of ‘k’ would impose strict requirements for interconnectedness between elements of an identified conversation, leading to a smaller, more coherent identified conversation, as seen in </w:t>
      </w:r>
      <w:r>
        <w:rPr>
          <w:highlight w:val="yellow"/>
        </w:rPr>
        <w:fldChar w:fldCharType="begin"/>
      </w:r>
      <w:r>
        <w:instrText xml:space="preserve"> REF _Ref301428546 \h </w:instrText>
      </w:r>
      <w:r>
        <w:rPr>
          <w:highlight w:val="yellow"/>
        </w:rPr>
      </w:r>
      <w:r>
        <w:rPr>
          <w:highlight w:val="yellow"/>
        </w:rPr>
        <w:fldChar w:fldCharType="separate"/>
      </w:r>
      <w:r>
        <w:t xml:space="preserve">Figure </w:t>
      </w:r>
      <w:r>
        <w:rPr>
          <w:noProof/>
        </w:rPr>
        <w:t>3</w:t>
      </w:r>
      <w:r>
        <w:rPr>
          <w:highlight w:val="yellow"/>
        </w:rPr>
        <w:fldChar w:fldCharType="end"/>
      </w:r>
      <w:r>
        <w:t>.</w:t>
      </w:r>
    </w:p>
    <w:p w14:paraId="0C7EFE6B" w14:textId="77777777" w:rsidR="006F2D0B" w:rsidRDefault="006F2D0B" w:rsidP="006F2D0B"/>
    <w:p w14:paraId="4D3A9028" w14:textId="77777777" w:rsidR="006F2D0B" w:rsidRDefault="006F2D0B" w:rsidP="006F2D0B">
      <w:r>
        <w:t xml:space="preserve">On the other hand, smaller values of k are less stringent about the requirements of connectivity they put on the elements in the cluster, leading to a larger, more loosely coupled group, as seen in </w:t>
      </w:r>
      <w:r>
        <w:fldChar w:fldCharType="begin"/>
      </w:r>
      <w:r>
        <w:instrText xml:space="preserve"> REF _Ref301428570 \h </w:instrText>
      </w:r>
      <w:r>
        <w:fldChar w:fldCharType="separate"/>
      </w:r>
      <w:r>
        <w:t xml:space="preserve">Figure </w:t>
      </w:r>
      <w:r>
        <w:rPr>
          <w:noProof/>
        </w:rPr>
        <w:t>4</w:t>
      </w:r>
      <w:r>
        <w:fldChar w:fldCharType="end"/>
      </w:r>
      <w:r>
        <w:t>.</w:t>
      </w:r>
    </w:p>
    <w:p w14:paraId="7EF30CAF" w14:textId="77777777" w:rsidR="006F2D0B" w:rsidRDefault="006F2D0B" w:rsidP="006F2D0B"/>
    <w:p w14:paraId="258C0D19" w14:textId="77777777" w:rsidR="006F2D0B" w:rsidRDefault="006F2D0B" w:rsidP="006F2D0B">
      <w:pPr>
        <w:pStyle w:val="Heading2"/>
      </w:pPr>
      <w:r>
        <w:t>Representing Conversational Clusters as Nested Sets</w:t>
      </w:r>
    </w:p>
    <w:p w14:paraId="08DF3681" w14:textId="77777777" w:rsidR="006F2D0B" w:rsidRDefault="006F2D0B" w:rsidP="006F2D0B">
      <w:r>
        <w:t xml:space="preserve">Tight conversational clusters (high ‘k’) must necessarily be contained within larger clusters with less stringent connection requirements (low ‘k’). Performing clustering along a range of ‘k’ values allows us to place a specific conversation in context of the larger discourse. It becomes helpful to represent these clusters as nested sets, as seen in </w:t>
      </w:r>
      <w:r>
        <w:fldChar w:fldCharType="begin"/>
      </w:r>
      <w:r>
        <w:instrText xml:space="preserve"> REF _Ref301428691 \h </w:instrText>
      </w:r>
      <w:r>
        <w:fldChar w:fldCharType="separate"/>
      </w:r>
      <w:r>
        <w:t xml:space="preserve">Figure </w:t>
      </w:r>
      <w:r>
        <w:rPr>
          <w:noProof/>
        </w:rPr>
        <w:t>5</w:t>
      </w:r>
      <w:r>
        <w:fldChar w:fldCharType="end"/>
      </w:r>
      <w:r>
        <w:t>, ignoring the node and edge construction of the network diagram in favor of something which allows us to observe the nested relationships the conversations have with one another.</w:t>
      </w:r>
    </w:p>
    <w:p w14:paraId="763A973D" w14:textId="77777777" w:rsidR="006F2D0B" w:rsidRDefault="006F2D0B" w:rsidP="006F2D0B">
      <w:r>
        <w:t xml:space="preserve"> </w:t>
      </w:r>
    </w:p>
    <w:p w14:paraId="40C8F356" w14:textId="77777777" w:rsidR="006F2D0B" w:rsidRDefault="006F2D0B" w:rsidP="006F2D0B">
      <w:r>
        <w:t>In this representation, we are able to observe the tightly clustered 5-clique conversation in context of the 4-clique conversation it inhabits, and the neighboring 4-clique conversations that together inhabit the larger discourse.</w:t>
      </w:r>
    </w:p>
    <w:p w14:paraId="1260D00B" w14:textId="77777777" w:rsidR="006F2D0B" w:rsidRDefault="006F2D0B" w:rsidP="006F2D0B"/>
    <w:p w14:paraId="2B4EF3E7" w14:textId="77777777" w:rsidR="006F2D0B" w:rsidRDefault="006F2D0B" w:rsidP="006F2D0B">
      <w:pPr>
        <w:pStyle w:val="Heading2"/>
      </w:pPr>
      <w:r>
        <w:t>Tracking Conversations Chronologically</w:t>
      </w:r>
    </w:p>
    <w:p w14:paraId="0EEFAAD4" w14:textId="77777777" w:rsidR="006F2D0B" w:rsidRDefault="006F2D0B" w:rsidP="006F2D0B">
      <w:r>
        <w:t xml:space="preserve">In order to track how elements of conversation weave into and out of the general discourse, we need to be able to interpret how conversational clusters identified at one point in time relate to those in subsequent intervals. We can do this in one of two ways. </w:t>
      </w:r>
    </w:p>
    <w:p w14:paraId="1B794C8D" w14:textId="77777777" w:rsidR="006F2D0B" w:rsidRDefault="006F2D0B" w:rsidP="006F2D0B"/>
    <w:p w14:paraId="177A8648" w14:textId="77777777" w:rsidR="006F2D0B" w:rsidRDefault="006F2D0B" w:rsidP="006F2D0B">
      <w:r>
        <w:t xml:space="preserve">The first method is to track the volume of co-citations identified in the various conversational clusters identified on the first day of the analysis, as it changes over subsequent days. This indicates how well the connections made on the first day maintain their relevance in the larger conversation. </w:t>
      </w:r>
      <w:r>
        <w:fldChar w:fldCharType="begin"/>
      </w:r>
      <w:r>
        <w:instrText xml:space="preserve"> REF _Ref301428963 \h </w:instrText>
      </w:r>
      <w:r>
        <w:fldChar w:fldCharType="separate"/>
      </w:r>
      <w:r>
        <w:t xml:space="preserve">Figure </w:t>
      </w:r>
      <w:r>
        <w:rPr>
          <w:noProof/>
        </w:rPr>
        <w:t>6</w:t>
      </w:r>
      <w:r>
        <w:fldChar w:fldCharType="end"/>
      </w:r>
      <w:r>
        <w:t xml:space="preserve"> shows how the connections made in the conversational clusters shown above in </w:t>
      </w:r>
      <w:r>
        <w:rPr>
          <w:highlight w:val="yellow"/>
        </w:rPr>
        <w:fldChar w:fldCharType="begin"/>
      </w:r>
      <w:r>
        <w:instrText xml:space="preserve"> REF _Ref301428691 \h </w:instrText>
      </w:r>
      <w:r>
        <w:rPr>
          <w:highlight w:val="yellow"/>
        </w:rPr>
      </w:r>
      <w:r>
        <w:rPr>
          <w:highlight w:val="yellow"/>
        </w:rPr>
        <w:fldChar w:fldCharType="separate"/>
      </w:r>
      <w:r>
        <w:t xml:space="preserve">Figure </w:t>
      </w:r>
      <w:r>
        <w:rPr>
          <w:noProof/>
        </w:rPr>
        <w:t>5</w:t>
      </w:r>
      <w:r>
        <w:rPr>
          <w:highlight w:val="yellow"/>
        </w:rPr>
        <w:fldChar w:fldCharType="end"/>
      </w:r>
      <w:r>
        <w:t xml:space="preserve"> fall in volume over the 10 days subsequent to the initial event, paralleling the decay in pure keyword volume seen in </w:t>
      </w:r>
      <w:r>
        <w:fldChar w:fldCharType="begin"/>
      </w:r>
      <w:r>
        <w:instrText xml:space="preserve"> REF _Ref301428099 \h </w:instrText>
      </w:r>
      <w:r>
        <w:fldChar w:fldCharType="separate"/>
      </w:r>
      <w:r>
        <w:t xml:space="preserve">Figure </w:t>
      </w:r>
      <w:r>
        <w:rPr>
          <w:noProof/>
        </w:rPr>
        <w:t>1</w:t>
      </w:r>
      <w:r>
        <w:fldChar w:fldCharType="end"/>
      </w:r>
      <w:r>
        <w:t>.</w:t>
      </w:r>
    </w:p>
    <w:p w14:paraId="527E2F74" w14:textId="77777777" w:rsidR="006F2D0B" w:rsidRDefault="006F2D0B" w:rsidP="006F2D0B"/>
    <w:p w14:paraId="4DEF50ED" w14:textId="77777777" w:rsidR="006F2D0B" w:rsidRDefault="006F2D0B" w:rsidP="006F2D0B">
      <w:r>
        <w:t xml:space="preserve">The second method for tracking conversation volume over time takes into account the changes that happen within the conversation itself. The fundamental assumption in this analysis is that while the words and connections present in a conversation change, they do so incrementally in such a way as to allow for matching conversations during one time period with those in the following time period. </w:t>
      </w:r>
    </w:p>
    <w:p w14:paraId="7100817E" w14:textId="77777777" w:rsidR="006F2D0B" w:rsidRDefault="006F2D0B" w:rsidP="006F2D0B"/>
    <w:p w14:paraId="3B74A01B" w14:textId="77777777" w:rsidR="006F2D0B" w:rsidRDefault="006F2D0B" w:rsidP="006F2D0B">
      <w:proofErr w:type="spellStart"/>
      <w:r>
        <w:t>Palla</w:t>
      </w:r>
      <w:proofErr w:type="spellEnd"/>
      <w:r>
        <w:t xml:space="preserve"> et al</w:t>
      </w:r>
      <w:r>
        <w:fldChar w:fldCharType="begin" w:fldLock="1"/>
      </w:r>
      <w:r>
        <w:instrText>ADDIN CSL_CITATION { "citationItems" : [ { "id" : "ITEM-1", "itemData" : { "author" : [ { "dropping-particle" : "", "family" : "Palla", "given" : "G", "non-dropping-particle" : "", "parse-names" : false, "suffix" : "" }, { "dropping-particle" : "", "family" : "Barab\u00e1si", "given" : "AL", "non-dropping-particle" : "", "parse-names" : false, "suffix" : "" }, { "dropping-particle" : "", "family" : "Vicsek", "given" : "T", "non-dropping-particle" : "", "parse-names" : false, "suffix" : "" } ], "container-title" : "Nature", "id" : "ITEM-1", "issued" : { "date-parts" : [ [ "2007" ] ] }, "note" : "This could be expanded to determine how conversations (links made by word cooccurrences) develop over time.\n\nAlso may have some implications for church community stability and turnover. \n\nI think there may be some problems with the analysis related to sample biases.", "title" : "Quantifying social group evolution", "type" : "article-journal" }, "uris" : [ "http://www.mendeley.com/documents/?uuid=5204afec-85ac-4a22-9689-5d22ec47e732" ] } ], "mendeley" : { "formattedCitation" : "(Palla, Barab\u00e1si, and Vicsek 2007)", "plainTextFormattedCitation" : "(Palla, Barab\u00e1si, and Vicsek 2007)", "previouslyFormattedCitation" : "(Palla, Barab\u00e1si, and Vicsek 2007)" }, "properties" : { "noteIndex" : 0 }, "schema" : "https://github.com/citation-style-language/schema/raw/master/csl-citation.json" }</w:instrText>
      </w:r>
      <w:r>
        <w:fldChar w:fldCharType="separate"/>
      </w:r>
      <w:r w:rsidRPr="00CB7C5A">
        <w:rPr>
          <w:noProof/>
        </w:rPr>
        <w:t>(Palla, Barabási, and Vicsek 2007)</w:t>
      </w:r>
      <w:r>
        <w:fldChar w:fldCharType="end"/>
      </w:r>
      <w:r>
        <w:t xml:space="preserve"> have discussed how communities of individuals develop over time and change. We can use the same techniques to track continuity of conversational clusters. The most basic way to do this is to count the fraction of elements of a conversational cluster at time 0 that are present in each conversational cluster at time 1, and use this fraction as the likelihood that each cluster at time 1 is an extension or contraction of the time 0 cluster in question. From this we can construct a transition matrix relating conversational clusters at time 0 with clusters at time 1, as seen in </w:t>
      </w:r>
      <w:r>
        <w:fldChar w:fldCharType="begin"/>
      </w:r>
      <w:r>
        <w:instrText xml:space="preserve"> REF _Ref301429217 \h </w:instrText>
      </w:r>
      <w:r>
        <w:fldChar w:fldCharType="separate"/>
      </w:r>
      <w:r>
        <w:t xml:space="preserve">Table </w:t>
      </w:r>
      <w:r>
        <w:rPr>
          <w:noProof/>
        </w:rPr>
        <w:t>1</w:t>
      </w:r>
      <w:r>
        <w:fldChar w:fldCharType="end"/>
      </w:r>
      <w:r>
        <w:t>.</w:t>
      </w:r>
    </w:p>
    <w:p w14:paraId="41527EBF" w14:textId="1CA019EB" w:rsidR="00AB3A58" w:rsidRDefault="00AB3A58" w:rsidP="00E54B4E"/>
    <w:p w14:paraId="27F319CD" w14:textId="68B137C7" w:rsidR="00E54B4E" w:rsidRDefault="00E54B4E" w:rsidP="00E54B4E">
      <w:r>
        <w:t xml:space="preserve">To improve our estimates, we can take advantage of the fact that clusters that correspond from time 0 to time 1 will participate in a larger cluster that emerges if we perform our clustering algorithm on the union of all edges from the networks at time 0 and time 1. This reduces the number of possible pairings between days, yielding more specificity in our intra-day transition </w:t>
      </w:r>
      <w:proofErr w:type="spellStart"/>
      <w:r>
        <w:t>matricies</w:t>
      </w:r>
      <w:proofErr w:type="spellEnd"/>
      <w:r>
        <w:t>.</w:t>
      </w:r>
    </w:p>
    <w:p w14:paraId="0BB45C05" w14:textId="77777777" w:rsidR="00D52507" w:rsidRDefault="00D52507" w:rsidP="00924C6C"/>
    <w:p w14:paraId="61F2AB94" w14:textId="5221AB9C" w:rsidR="005B43B4" w:rsidRDefault="005B43B4" w:rsidP="00924C6C">
      <w:r>
        <w:t xml:space="preserve">These transition </w:t>
      </w:r>
      <w:proofErr w:type="spellStart"/>
      <w:r>
        <w:t>matricies</w:t>
      </w:r>
      <w:proofErr w:type="spellEnd"/>
      <w:r>
        <w:t xml:space="preserve"> can be used to infer how clusters present in the first day’s analysis correspond to clusters in the second day, and so forth. These are visualized as a set of nested cluster diagrams, with traces linking likely clusters together, as seen in</w:t>
      </w:r>
      <w:r w:rsidR="00080DB8">
        <w:t xml:space="preserve"> </w:t>
      </w:r>
      <w:r w:rsidR="00080DB8">
        <w:fldChar w:fldCharType="begin"/>
      </w:r>
      <w:r w:rsidR="00080DB8">
        <w:instrText xml:space="preserve"> REF _Ref301429510 \h </w:instrText>
      </w:r>
      <w:r w:rsidR="00080DB8">
        <w:fldChar w:fldCharType="separate"/>
      </w:r>
      <w:r w:rsidR="00080DB8">
        <w:t xml:space="preserve">Figure </w:t>
      </w:r>
      <w:r w:rsidR="00080DB8">
        <w:rPr>
          <w:noProof/>
        </w:rPr>
        <w:t>7</w:t>
      </w:r>
      <w:r w:rsidR="00080DB8">
        <w:fldChar w:fldCharType="end"/>
      </w:r>
      <w:r>
        <w:t>.</w:t>
      </w:r>
      <w:r w:rsidR="00FA4AEF">
        <w:t xml:space="preserve"> Heavier traces between clusters imply more confidence in the transition between the two sets.</w:t>
      </w:r>
    </w:p>
    <w:p w14:paraId="38DB028E" w14:textId="74A3DEB2" w:rsidR="005B43B4" w:rsidRDefault="005B43B4" w:rsidP="00924C6C"/>
    <w:p w14:paraId="496CA8E3" w14:textId="09AED81E" w:rsidR="00924C6C" w:rsidRDefault="00213DEC" w:rsidP="005914B3">
      <w:r>
        <w:t xml:space="preserve">The </w:t>
      </w:r>
      <w:proofErr w:type="gramStart"/>
      <w:r>
        <w:t>volume of messages forming the edges of each cluster are</w:t>
      </w:r>
      <w:proofErr w:type="gramEnd"/>
      <w:r>
        <w:t xml:space="preserve"> shown plotted day by day in</w:t>
      </w:r>
      <w:r w:rsidR="00CF5F0D">
        <w:t xml:space="preserve"> </w:t>
      </w:r>
      <w:r w:rsidR="00CF5F0D">
        <w:rPr>
          <w:highlight w:val="yellow"/>
        </w:rPr>
        <w:fldChar w:fldCharType="begin"/>
      </w:r>
      <w:r w:rsidR="00CF5F0D">
        <w:instrText xml:space="preserve"> REF _Ref301431178 \h </w:instrText>
      </w:r>
      <w:r w:rsidR="00CF5F0D">
        <w:rPr>
          <w:highlight w:val="yellow"/>
        </w:rPr>
      </w:r>
      <w:r w:rsidR="00CF5F0D">
        <w:rPr>
          <w:highlight w:val="yellow"/>
        </w:rPr>
        <w:fldChar w:fldCharType="separate"/>
      </w:r>
      <w:r w:rsidR="00CF5F0D">
        <w:t xml:space="preserve">Figure </w:t>
      </w:r>
      <w:r w:rsidR="00CF5F0D">
        <w:rPr>
          <w:noProof/>
        </w:rPr>
        <w:t>8</w:t>
      </w:r>
      <w:r w:rsidR="00CF5F0D">
        <w:rPr>
          <w:highlight w:val="yellow"/>
        </w:rPr>
        <w:fldChar w:fldCharType="end"/>
      </w:r>
      <w:r>
        <w:t>. As the linkage between subsequent clusters is probabilistic, in this plot so to are the links connecting volume measures, with the weight of each link proportional to its likelihood.</w:t>
      </w:r>
    </w:p>
    <w:p w14:paraId="06B7D803" w14:textId="55E68F6E" w:rsidR="00ED1C61" w:rsidRDefault="00C53C0E" w:rsidP="006C06DC">
      <w:pPr>
        <w:pStyle w:val="Heading2"/>
      </w:pPr>
      <w:r>
        <w:t>Conclusion:</w:t>
      </w:r>
    </w:p>
    <w:p w14:paraId="181DD785" w14:textId="3384A536" w:rsidR="00AE4458" w:rsidRDefault="00ED1C61" w:rsidP="00C53C0E">
      <w:r>
        <w:t>The utility of social media analys</w:t>
      </w:r>
      <w:r w:rsidR="006C06DC">
        <w:t xml:space="preserve">is for sociological research can be extended well beyond the practice of tracking keyword volume, net post sentiment, or supervised classification. In particular, tracking conversational clusters </w:t>
      </w:r>
      <w:r>
        <w:t xml:space="preserve">within a network of </w:t>
      </w:r>
      <w:proofErr w:type="spellStart"/>
      <w:r>
        <w:t>hashtag</w:t>
      </w:r>
      <w:proofErr w:type="spellEnd"/>
      <w:r>
        <w:t xml:space="preserve"> co-citations</w:t>
      </w:r>
      <w:r w:rsidR="006C06DC">
        <w:t xml:space="preserve"> can give both structural understanding of a conversation, and insight </w:t>
      </w:r>
      <w:r w:rsidR="00AE4458">
        <w:t>into how it develops over time.</w:t>
      </w:r>
    </w:p>
    <w:p w14:paraId="644257AA" w14:textId="77777777" w:rsidR="00CB7C5A" w:rsidRDefault="00CB7C5A" w:rsidP="00C53C0E"/>
    <w:p w14:paraId="6029F5A3" w14:textId="44C16919" w:rsidR="00CB7C5A" w:rsidRDefault="00CB7C5A" w:rsidP="00CB7C5A">
      <w:pPr>
        <w:pStyle w:val="Heading2"/>
      </w:pPr>
      <w:r w:rsidRPr="00CB7C5A">
        <w:t>Authors Note</w:t>
      </w:r>
    </w:p>
    <w:p w14:paraId="0A04112C" w14:textId="3784B986" w:rsidR="00CB7C5A" w:rsidRPr="00CB7C5A" w:rsidRDefault="00CB7C5A" w:rsidP="00CB7C5A">
      <w:bookmarkStart w:id="0" w:name="_GoBack"/>
      <w:r>
        <w:t xml:space="preserve">The full set of scripts used to generate the analysis in this paper can be found at </w:t>
      </w:r>
    </w:p>
    <w:bookmarkEnd w:id="0"/>
    <w:p w14:paraId="38A547F4" w14:textId="77777777" w:rsidR="00AE4458" w:rsidRDefault="00AE4458" w:rsidP="00AE4458">
      <w:pPr>
        <w:pStyle w:val="Heading2"/>
      </w:pPr>
      <w:r>
        <w:t>Bibliography</w:t>
      </w:r>
    </w:p>
    <w:p w14:paraId="62D79902" w14:textId="695E9FC2" w:rsidR="006F2D0B" w:rsidRPr="006F2D0B" w:rsidRDefault="00AE4458" w:rsidP="006F2D0B">
      <w:pPr>
        <w:widowControl w:val="0"/>
        <w:autoSpaceDE w:val="0"/>
        <w:autoSpaceDN w:val="0"/>
        <w:adjustRightInd w:val="0"/>
        <w:spacing w:before="100" w:after="100"/>
        <w:ind w:left="480" w:hanging="480"/>
        <w:rPr>
          <w:rFonts w:ascii="Cambria" w:hAnsi="Cambria"/>
          <w:noProof/>
        </w:rPr>
      </w:pPr>
      <w:r>
        <w:fldChar w:fldCharType="begin" w:fldLock="1"/>
      </w:r>
      <w:r>
        <w:instrText xml:space="preserve">ADDIN Mendeley Bibliography CSL_BIBLIOGRAPHY </w:instrText>
      </w:r>
      <w:r>
        <w:fldChar w:fldCharType="separate"/>
      </w:r>
      <w:r w:rsidR="006F2D0B" w:rsidRPr="006F2D0B">
        <w:rPr>
          <w:rFonts w:ascii="Cambria" w:hAnsi="Cambria"/>
          <w:noProof/>
        </w:rPr>
        <w:t xml:space="preserve">Agarwal, SD and WL Bennett. 2014. “A Model of Crowd Enabled Organization: Theory and Methods for Understanding the Role of Twitter in the Occupy Protests.” </w:t>
      </w:r>
      <w:r w:rsidR="006F2D0B" w:rsidRPr="006F2D0B">
        <w:rPr>
          <w:rFonts w:ascii="Cambria" w:hAnsi="Cambria"/>
          <w:i/>
          <w:iCs/>
          <w:noProof/>
        </w:rPr>
        <w:t>…  Journal of Communication</w:t>
      </w:r>
      <w:r w:rsidR="006F2D0B" w:rsidRPr="006F2D0B">
        <w:rPr>
          <w:rFonts w:ascii="Cambria" w:hAnsi="Cambria"/>
          <w:noProof/>
        </w:rPr>
        <w:t>. Retrieved January 20, 2016 (http://ijoc.org/index.php/ijoc/article/view/2068).</w:t>
      </w:r>
    </w:p>
    <w:p w14:paraId="0415C41D"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Becker, H., M. Naaman, and L. Gravano. 2011. “Beyond Trending Topics: Real-World Event Identification on Twitter.” </w:t>
      </w:r>
      <w:r w:rsidRPr="006F2D0B">
        <w:rPr>
          <w:rFonts w:ascii="Cambria" w:hAnsi="Cambria"/>
          <w:i/>
          <w:iCs/>
          <w:noProof/>
        </w:rPr>
        <w:t>ICWSM</w:t>
      </w:r>
      <w:r w:rsidRPr="006F2D0B">
        <w:rPr>
          <w:rFonts w:ascii="Cambria" w:hAnsi="Cambria"/>
          <w:noProof/>
        </w:rPr>
        <w:t>. Retrieved April 23, 2015 (http://www.aaai.org/ocs/index.php/ICWSM/ICWSM11/paper/viewFile/2745Hila/3207).</w:t>
      </w:r>
    </w:p>
    <w:p w14:paraId="52112C9B"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Cogan, P. and M. Andrews. 2012. “Reconstruction and Analysis of Twitter Conversation Graphs.” </w:t>
      </w:r>
      <w:r w:rsidRPr="006F2D0B">
        <w:rPr>
          <w:rFonts w:ascii="Cambria" w:hAnsi="Cambria"/>
          <w:i/>
          <w:iCs/>
          <w:noProof/>
        </w:rPr>
        <w:t>Proceedings of the First ACM International Workshop on Hot Topics on Interdisciplinary Social Networks Research</w:t>
      </w:r>
      <w:r w:rsidRPr="006F2D0B">
        <w:rPr>
          <w:rFonts w:ascii="Cambria" w:hAnsi="Cambria"/>
          <w:noProof/>
        </w:rPr>
        <w:t>. Retrieved April 23, 2015 (http://dl.acm.org/citation.cfm?id=2392626).</w:t>
      </w:r>
    </w:p>
    <w:p w14:paraId="77E90641"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DiGrazia, J. 2015. “Using Internet Search Data to Produce State-Level Measures: The Case of Tea Party Mobilization.” </w:t>
      </w:r>
      <w:r w:rsidRPr="006F2D0B">
        <w:rPr>
          <w:rFonts w:ascii="Cambria" w:hAnsi="Cambria"/>
          <w:i/>
          <w:iCs/>
          <w:noProof/>
        </w:rPr>
        <w:t>Sociological Methods &amp; Research</w:t>
      </w:r>
      <w:r w:rsidRPr="006F2D0B">
        <w:rPr>
          <w:rFonts w:ascii="Cambria" w:hAnsi="Cambria"/>
          <w:noProof/>
        </w:rPr>
        <w:t xml:space="preserve"> 0049124115610348 – . Retrieved January 20, 2016 (http://smr.sagepub.com/cgi/doi/10.1177/0049124115610348).</w:t>
      </w:r>
    </w:p>
    <w:p w14:paraId="41A1E48C"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Gregori, E., L. Lenzini, and S. Mainardi. 2013. “Parallel K-Clique Community Detection on Large-Scale Networks.” </w:t>
      </w:r>
      <w:r w:rsidRPr="006F2D0B">
        <w:rPr>
          <w:rFonts w:ascii="Cambria" w:hAnsi="Cambria"/>
          <w:i/>
          <w:iCs/>
          <w:noProof/>
        </w:rPr>
        <w:t>IEEE Transactions on Parallel and Distributed Systems</w:t>
      </w:r>
      <w:r w:rsidRPr="006F2D0B">
        <w:rPr>
          <w:rFonts w:ascii="Cambria" w:hAnsi="Cambria"/>
          <w:noProof/>
        </w:rPr>
        <w:t xml:space="preserve"> 24(8). Retrieved March 31, 2015 (http://ieeexplore.ieee.org/xpls/abs_all.jsp?arnumber=6249683).</w:t>
      </w:r>
    </w:p>
    <w:p w14:paraId="7AC9AF4A"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Huberty, ME. 2013. “Multi-Cycle Forecasting of Congressional Elections with Social Media.” </w:t>
      </w:r>
      <w:r w:rsidRPr="006F2D0B">
        <w:rPr>
          <w:rFonts w:ascii="Cambria" w:hAnsi="Cambria"/>
          <w:i/>
          <w:iCs/>
          <w:noProof/>
        </w:rPr>
        <w:t>…  of the 2nd workshop on Politics, Elections and Data</w:t>
      </w:r>
      <w:r w:rsidRPr="006F2D0B">
        <w:rPr>
          <w:rFonts w:ascii="Cambria" w:hAnsi="Cambria"/>
          <w:noProof/>
        </w:rPr>
        <w:t>. Retrieved January 20, 2016 (http://dl.acm.org/citation.cfm?id=2508439).</w:t>
      </w:r>
    </w:p>
    <w:p w14:paraId="2656A152"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Marres, N. and C. Gerlitz. n.d. </w:t>
      </w:r>
      <w:r w:rsidRPr="006F2D0B">
        <w:rPr>
          <w:rFonts w:ascii="Cambria" w:hAnsi="Cambria"/>
          <w:i/>
          <w:iCs/>
          <w:noProof/>
        </w:rPr>
        <w:t>Interface Methods: Renegotiating Relations between Digital Research, STS and Sociology</w:t>
      </w:r>
      <w:r w:rsidRPr="006F2D0B">
        <w:rPr>
          <w:rFonts w:ascii="Cambria" w:hAnsi="Cambria"/>
          <w:noProof/>
        </w:rPr>
        <w:t>. Retrieved March 17, 2015 (http://uranus.gold.ac.uk/media/Marres__Gerlitz_workingpaper_3.pdf).</w:t>
      </w:r>
    </w:p>
    <w:p w14:paraId="64778EF1"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McCormick, T. H., H. Lee, N. Cesare, A. Shojaie, and E. S. Spiro. 2015. “Using Twitter for Demographic and Social Science Research: Tools for Data Collection and Processing.” </w:t>
      </w:r>
      <w:r w:rsidRPr="006F2D0B">
        <w:rPr>
          <w:rFonts w:ascii="Cambria" w:hAnsi="Cambria"/>
          <w:i/>
          <w:iCs/>
          <w:noProof/>
        </w:rPr>
        <w:t>Sociological Methods &amp; Research</w:t>
      </w:r>
      <w:r w:rsidRPr="006F2D0B">
        <w:rPr>
          <w:rFonts w:ascii="Cambria" w:hAnsi="Cambria"/>
          <w:noProof/>
        </w:rPr>
        <w:t xml:space="preserve"> 0049124115605339 – . Retrieved October 12, 2015 (http://smr.sagepub.com/cgi/doi/10.1177/0049124115605339).</w:t>
      </w:r>
    </w:p>
    <w:p w14:paraId="59B3B0AE"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Palla, G., AL Barabási, and T. Vicsek. 2007. “Quantifying Social Group Evolution.” </w:t>
      </w:r>
      <w:r w:rsidRPr="006F2D0B">
        <w:rPr>
          <w:rFonts w:ascii="Cambria" w:hAnsi="Cambria"/>
          <w:i/>
          <w:iCs/>
          <w:noProof/>
        </w:rPr>
        <w:t>Nature</w:t>
      </w:r>
      <w:r w:rsidRPr="006F2D0B">
        <w:rPr>
          <w:rFonts w:ascii="Cambria" w:hAnsi="Cambria"/>
          <w:noProof/>
        </w:rPr>
        <w:t>. Retrieved April 1, 2015 (http://www.nature.com/nature/journal/v446/n7136/abs/nature05670.html).</w:t>
      </w:r>
    </w:p>
    <w:p w14:paraId="5D8DEA16"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Ritter, A., C. Cherry, and B. Dolan. 2010. “Unsupervised Modeling of Twitter Conversations.” Pp. 172–80 in </w:t>
      </w:r>
      <w:r w:rsidRPr="006F2D0B">
        <w:rPr>
          <w:rFonts w:ascii="Cambria" w:hAnsi="Cambria"/>
          <w:i/>
          <w:iCs/>
          <w:noProof/>
        </w:rPr>
        <w:t>Human Language Technologies: The 2010 Annual Conference of the North American Chapter of the ACL</w:t>
      </w:r>
      <w:r w:rsidRPr="006F2D0B">
        <w:rPr>
          <w:rFonts w:ascii="Cambria" w:hAnsi="Cambria"/>
          <w:noProof/>
        </w:rPr>
        <w:t>. Retrieved April 23, 2015 (http://nparc.cisti-icist.nrc-cnrc.gc.ca/npsi/ctrl?action=rtdoc&amp;an=16885300).</w:t>
      </w:r>
    </w:p>
    <w:p w14:paraId="285A36E5"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Smith, MA and L. Rainie. 2014. </w:t>
      </w:r>
      <w:r w:rsidRPr="006F2D0B">
        <w:rPr>
          <w:rFonts w:ascii="Cambria" w:hAnsi="Cambria"/>
          <w:i/>
          <w:iCs/>
          <w:noProof/>
        </w:rPr>
        <w:t>Mapping Twitter Topic Networks: From Polarized Crowds to Community Clusters</w:t>
      </w:r>
      <w:r w:rsidRPr="006F2D0B">
        <w:rPr>
          <w:rFonts w:ascii="Cambria" w:hAnsi="Cambria"/>
          <w:noProof/>
        </w:rPr>
        <w:t>. Retrieved April 23, 2015 (http://www.pewinternet.org/2014/02/20/mapping-twitter-topic-networks-from-polarized-crowds-to-community-clusters).</w:t>
      </w:r>
    </w:p>
    <w:p w14:paraId="27F8AE0F"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Tounaka, Nobuaki. 2013. “How to Analyze 50 Billion Records in Less than a Second without Hadoop or Big Iron.” </w:t>
      </w:r>
      <w:r w:rsidRPr="006F2D0B">
        <w:rPr>
          <w:rFonts w:ascii="Cambria" w:hAnsi="Cambria"/>
          <w:i/>
          <w:iCs/>
          <w:noProof/>
        </w:rPr>
        <w:t>Computing Resources in Boston and Beyond (CRIBB)</w:t>
      </w:r>
      <w:r w:rsidRPr="006F2D0B">
        <w:rPr>
          <w:rFonts w:ascii="Cambria" w:hAnsi="Cambria"/>
          <w:noProof/>
        </w:rPr>
        <w:t>. Retrieved (https://en.usp-lab.com/index.html).</w:t>
      </w:r>
    </w:p>
    <w:p w14:paraId="0A3A3824"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Tumasjan, A., TO Sprenger, PG Sandner, and IM Welpe. 2010. “Predicting Elections with Twitter: What 140 Characters Reveal about Political Sentiment.” </w:t>
      </w:r>
      <w:r w:rsidRPr="006F2D0B">
        <w:rPr>
          <w:rFonts w:ascii="Cambria" w:hAnsi="Cambria"/>
          <w:i/>
          <w:iCs/>
          <w:noProof/>
        </w:rPr>
        <w:t>ICWSM</w:t>
      </w:r>
      <w:r w:rsidRPr="006F2D0B">
        <w:rPr>
          <w:rFonts w:ascii="Cambria" w:hAnsi="Cambria"/>
          <w:noProof/>
        </w:rPr>
        <w:t>. Retrieved April 23, 2015 (http://www.aaai.org/ocs/index.php/ICWSM/ICWSM10/paper/viewFile/1441/1852Predicting).</w:t>
      </w:r>
    </w:p>
    <w:p w14:paraId="76886383" w14:textId="77777777" w:rsidR="006F2D0B" w:rsidRPr="006F2D0B" w:rsidRDefault="006F2D0B" w:rsidP="006F2D0B">
      <w:pPr>
        <w:widowControl w:val="0"/>
        <w:autoSpaceDE w:val="0"/>
        <w:autoSpaceDN w:val="0"/>
        <w:adjustRightInd w:val="0"/>
        <w:spacing w:before="100" w:after="100"/>
        <w:ind w:left="480" w:hanging="480"/>
        <w:rPr>
          <w:rFonts w:ascii="Cambria" w:hAnsi="Cambria"/>
          <w:noProof/>
        </w:rPr>
      </w:pPr>
      <w:r w:rsidRPr="006F2D0B">
        <w:rPr>
          <w:rFonts w:ascii="Cambria" w:hAnsi="Cambria"/>
          <w:noProof/>
        </w:rPr>
        <w:t xml:space="preserve">Zubiaga, A., D. Spina, V. Fresno, and R. Martínez. 2011. “Classifying Trending Topics: A Typology of Conversation Triggers on Twitter.” </w:t>
      </w:r>
      <w:r w:rsidRPr="006F2D0B">
        <w:rPr>
          <w:rFonts w:ascii="Cambria" w:hAnsi="Cambria"/>
          <w:i/>
          <w:iCs/>
          <w:noProof/>
        </w:rPr>
        <w:t>Proceedings of the 20th ACM …</w:t>
      </w:r>
      <w:r w:rsidRPr="006F2D0B">
        <w:rPr>
          <w:rFonts w:ascii="Cambria" w:hAnsi="Cambria"/>
          <w:noProof/>
        </w:rPr>
        <w:t>. Retrieved April 23, 2015 (http://dl.acm.org/citation.cfm?id=2063992).</w:t>
      </w:r>
    </w:p>
    <w:p w14:paraId="0A249643" w14:textId="52580D7A" w:rsidR="00795AE4" w:rsidRDefault="00AE4458" w:rsidP="006F2D0B">
      <w:pPr>
        <w:widowControl w:val="0"/>
        <w:autoSpaceDE w:val="0"/>
        <w:autoSpaceDN w:val="0"/>
        <w:adjustRightInd w:val="0"/>
        <w:spacing w:before="100" w:after="100"/>
        <w:ind w:left="480" w:hanging="480"/>
      </w:pPr>
      <w:r>
        <w:fldChar w:fldCharType="end"/>
      </w:r>
      <w:r w:rsidR="00795AE4">
        <w:br w:type="page"/>
      </w:r>
    </w:p>
    <w:p w14:paraId="1709D312" w14:textId="77777777" w:rsidR="00AE4458" w:rsidRDefault="00AE4458" w:rsidP="006F2D0B">
      <w:pPr>
        <w:widowControl w:val="0"/>
        <w:autoSpaceDE w:val="0"/>
        <w:autoSpaceDN w:val="0"/>
        <w:adjustRightInd w:val="0"/>
        <w:spacing w:before="100" w:after="100"/>
        <w:ind w:left="480" w:hanging="480"/>
        <w:sectPr w:rsidR="00AE4458" w:rsidSect="00CB7C5A">
          <w:type w:val="continuous"/>
          <w:pgSz w:w="12240" w:h="15840"/>
          <w:pgMar w:top="1440" w:right="990" w:bottom="1440" w:left="1224" w:header="720" w:footer="720" w:gutter="0"/>
          <w:cols w:space="432"/>
          <w:docGrid w:linePitch="360"/>
        </w:sectPr>
      </w:pPr>
    </w:p>
    <w:p w14:paraId="7B6A5116" w14:textId="00AC5E25" w:rsidR="00795AE4" w:rsidRDefault="00795AE4" w:rsidP="00AE4458">
      <w:r>
        <w:rPr>
          <w:noProof/>
        </w:rPr>
        <mc:AlternateContent>
          <mc:Choice Requires="wpg">
            <w:drawing>
              <wp:anchor distT="0" distB="0" distL="114300" distR="114300" simplePos="0" relativeHeight="251685888" behindDoc="0" locked="0" layoutInCell="1" allowOverlap="1" wp14:anchorId="529D2BE4" wp14:editId="2CC683AE">
                <wp:simplePos x="0" y="0"/>
                <wp:positionH relativeFrom="column">
                  <wp:posOffset>1184910</wp:posOffset>
                </wp:positionH>
                <wp:positionV relativeFrom="paragraph">
                  <wp:posOffset>4255135</wp:posOffset>
                </wp:positionV>
                <wp:extent cx="3277235" cy="3820160"/>
                <wp:effectExtent l="0" t="0" r="0" b="0"/>
                <wp:wrapThrough wrapText="bothSides">
                  <wp:wrapPolygon edited="0">
                    <wp:start x="5525" y="144"/>
                    <wp:lineTo x="4687" y="1293"/>
                    <wp:lineTo x="4520" y="5027"/>
                    <wp:lineTo x="502" y="5745"/>
                    <wp:lineTo x="502" y="6463"/>
                    <wp:lineTo x="7701" y="7324"/>
                    <wp:lineTo x="0" y="9335"/>
                    <wp:lineTo x="0" y="9766"/>
                    <wp:lineTo x="1842" y="11920"/>
                    <wp:lineTo x="335" y="13931"/>
                    <wp:lineTo x="502" y="14936"/>
                    <wp:lineTo x="3348" y="16516"/>
                    <wp:lineTo x="4687" y="16516"/>
                    <wp:lineTo x="0" y="18670"/>
                    <wp:lineTo x="0" y="21399"/>
                    <wp:lineTo x="21428" y="21399"/>
                    <wp:lineTo x="21428" y="18527"/>
                    <wp:lineTo x="15736" y="16516"/>
                    <wp:lineTo x="18248" y="16229"/>
                    <wp:lineTo x="18415" y="15654"/>
                    <wp:lineTo x="16741" y="14218"/>
                    <wp:lineTo x="17745" y="11920"/>
                    <wp:lineTo x="14732" y="9622"/>
                    <wp:lineTo x="16741" y="9622"/>
                    <wp:lineTo x="21261" y="8043"/>
                    <wp:lineTo x="21261" y="5027"/>
                    <wp:lineTo x="15067" y="431"/>
                    <wp:lineTo x="14565" y="144"/>
                    <wp:lineTo x="5525" y="144"/>
                  </wp:wrapPolygon>
                </wp:wrapThrough>
                <wp:docPr id="7" name="Group 7"/>
                <wp:cNvGraphicFramePr/>
                <a:graphic xmlns:a="http://schemas.openxmlformats.org/drawingml/2006/main">
                  <a:graphicData uri="http://schemas.microsoft.com/office/word/2010/wordprocessingGroup">
                    <wpg:wgp>
                      <wpg:cNvGrpSpPr/>
                      <wpg:grpSpPr>
                        <a:xfrm>
                          <a:off x="0" y="0"/>
                          <a:ext cx="3277235" cy="3820160"/>
                          <a:chOff x="0" y="0"/>
                          <a:chExt cx="3277235" cy="3820160"/>
                        </a:xfrm>
                      </wpg:grpSpPr>
                      <pic:pic xmlns:pic="http://schemas.openxmlformats.org/drawingml/2006/picture">
                        <pic:nvPicPr>
                          <pic:cNvPr id="9" name="Picture 7"/>
                          <pic:cNvPicPr>
                            <a:picLocks noChangeAspect="1"/>
                          </pic:cNvPicPr>
                        </pic:nvPicPr>
                        <pic:blipFill rotWithShape="1">
                          <a:blip r:embed="rId8">
                            <a:extLst>
                              <a:ext uri="{28A0092B-C50C-407E-A947-70E740481C1C}">
                                <a14:useLocalDpi xmlns:a14="http://schemas.microsoft.com/office/drawing/2010/main" val="0"/>
                              </a:ext>
                            </a:extLst>
                          </a:blip>
                          <a:srcRect l="8524" t="5749" r="8229" b="11939"/>
                          <a:stretch/>
                        </pic:blipFill>
                        <pic:spPr bwMode="auto">
                          <a:xfrm>
                            <a:off x="0" y="0"/>
                            <a:ext cx="3277235" cy="3240405"/>
                          </a:xfrm>
                          <a:prstGeom prst="rect">
                            <a:avLst/>
                          </a:prstGeom>
                          <a:noFill/>
                          <a:ln>
                            <a:noFill/>
                          </a:ln>
                          <a:extLst>
                            <a:ext uri="{53640926-AAD7-44d8-BBD7-CCE9431645EC}">
                              <a14:shadowObscured xmlns:a14="http://schemas.microsoft.com/office/drawing/2010/main"/>
                            </a:ext>
                          </a:extLst>
                        </pic:spPr>
                      </pic:pic>
                      <wps:wsp>
                        <wps:cNvPr id="1" name="Text Box 1"/>
                        <wps:cNvSpPr txBox="1"/>
                        <wps:spPr>
                          <a:xfrm>
                            <a:off x="0" y="3291205"/>
                            <a:ext cx="327723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D8A97B4" w14:textId="77777777" w:rsidR="009970A8" w:rsidRDefault="009970A8" w:rsidP="00795AE4">
                              <w:pPr>
                                <w:pStyle w:val="Caption"/>
                                <w:rPr>
                                  <w:noProof/>
                                </w:rPr>
                              </w:pPr>
                              <w:bookmarkStart w:id="1" w:name="_Ref301428303"/>
                              <w:r>
                                <w:t xml:space="preserve">Figure </w:t>
                              </w:r>
                              <w:fldSimple w:instr=" SEQ Figure \* ARABIC ">
                                <w:r>
                                  <w:rPr>
                                    <w:noProof/>
                                  </w:rPr>
                                  <w:t>2</w:t>
                                </w:r>
                              </w:fldSimple>
                              <w:bookmarkEnd w:id="1"/>
                              <w:r>
                                <w:t xml:space="preserve">: K-clique clustering reveals coherent structures in the </w:t>
                              </w:r>
                              <w:proofErr w:type="spellStart"/>
                              <w:r>
                                <w:t>hashtag</w:t>
                              </w:r>
                              <w:proofErr w:type="spellEnd"/>
                              <w:r>
                                <w:t xml:space="preserve"> co-citation network that can serve as proxies for conversations in the larger national discour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 o:spid="_x0000_s1026" style="position:absolute;left:0;text-align:left;margin-left:93.3pt;margin-top:335.05pt;width:258.05pt;height:300.8pt;z-index:251685888" coordsize="3277235,38201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3277235;height:32404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P8&#10;r1XEAAAA2gAAAA8AAABkcnMvZG93bnJldi54bWxEj0FrwkAUhO+F/oflFbzVjUVFU1eRiqj01Ci0&#10;3h7Z1ySYfRuyqxv99W5B6HGYmW+Y2aIztbhQ6yrLCgb9BARxbnXFhYLDfv06AeE8ssbaMim4koPF&#10;/Plphqm2gb/okvlCRAi7FBWU3jeplC4vyaDr24Y4er+2NeijbAupWwwRbmr5liRjabDiuFBiQx8l&#10;5afsbBSMwnGTfW6b5e17fTiu7CQMf3ZBqd5Lt3wH4anz/+FHe6sVTOHvSrwBcn4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P8r1XEAAAA2gAAAA8AAAAAAAAAAAAAAAAAnAIA&#10;AGRycy9kb3ducmV2LnhtbFBLBQYAAAAABAAEAPcAAACNAwAAAAA=&#10;">
                  <v:imagedata r:id="rId9" o:title="" croptop="3768f" cropbottom="7824f" cropleft="5586f" cropright="5393f"/>
                  <v:path arrowok="t"/>
                </v:shape>
                <v:shapetype id="_x0000_t202" coordsize="21600,21600" o:spt="202" path="m0,0l0,21600,21600,21600,21600,0xe">
                  <v:stroke joinstyle="miter"/>
                  <v:path gradientshapeok="t" o:connecttype="rect"/>
                </v:shapetype>
                <v:shape id="Text Box 1" o:spid="_x0000_s1028" type="#_x0000_t202" style="position:absolute;top:3291205;width:327723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5D8A97B4" w14:textId="77777777" w:rsidR="009970A8" w:rsidRDefault="009970A8" w:rsidP="00795AE4">
                        <w:pPr>
                          <w:pStyle w:val="Caption"/>
                          <w:rPr>
                            <w:noProof/>
                          </w:rPr>
                        </w:pPr>
                        <w:bookmarkStart w:id="2" w:name="_Ref301428303"/>
                        <w:r>
                          <w:t xml:space="preserve">Figure </w:t>
                        </w:r>
                        <w:fldSimple w:instr=" SEQ Figure \* ARABIC ">
                          <w:r>
                            <w:rPr>
                              <w:noProof/>
                            </w:rPr>
                            <w:t>2</w:t>
                          </w:r>
                        </w:fldSimple>
                        <w:bookmarkEnd w:id="2"/>
                        <w:r>
                          <w:t xml:space="preserve">: K-clique clustering reveals coherent structures in the </w:t>
                        </w:r>
                        <w:proofErr w:type="spellStart"/>
                        <w:r>
                          <w:t>hashtag</w:t>
                        </w:r>
                        <w:proofErr w:type="spellEnd"/>
                        <w:r>
                          <w:t xml:space="preserve"> co-citation network that can serve as proxies for conversations in the larger national discourse.</w:t>
                        </w:r>
                      </w:p>
                    </w:txbxContent>
                  </v:textbox>
                </v:shape>
                <w10:wrap type="through"/>
              </v:group>
            </w:pict>
          </mc:Fallback>
        </mc:AlternateContent>
      </w:r>
      <w:r>
        <w:rPr>
          <w:noProof/>
        </w:rPr>
        <mc:AlternateContent>
          <mc:Choice Requires="wpg">
            <w:drawing>
              <wp:anchor distT="0" distB="0" distL="114300" distR="114300" simplePos="0" relativeHeight="251683840" behindDoc="0" locked="0" layoutInCell="1" allowOverlap="1" wp14:anchorId="668C9FE1" wp14:editId="22C63A26">
                <wp:simplePos x="0" y="0"/>
                <wp:positionH relativeFrom="column">
                  <wp:posOffset>510540</wp:posOffset>
                </wp:positionH>
                <wp:positionV relativeFrom="paragraph">
                  <wp:posOffset>820420</wp:posOffset>
                </wp:positionV>
                <wp:extent cx="4686935" cy="2440940"/>
                <wp:effectExtent l="0" t="0" r="12065" b="0"/>
                <wp:wrapThrough wrapText="bothSides">
                  <wp:wrapPolygon edited="0">
                    <wp:start x="3980" y="225"/>
                    <wp:lineTo x="1054" y="1349"/>
                    <wp:lineTo x="702" y="1573"/>
                    <wp:lineTo x="702" y="4271"/>
                    <wp:lineTo x="0" y="6518"/>
                    <wp:lineTo x="0" y="9215"/>
                    <wp:lineTo x="1054" y="11463"/>
                    <wp:lineTo x="1522" y="15059"/>
                    <wp:lineTo x="0" y="16408"/>
                    <wp:lineTo x="0" y="21353"/>
                    <wp:lineTo x="21539" y="21353"/>
                    <wp:lineTo x="21539" y="13711"/>
                    <wp:lineTo x="20368" y="11463"/>
                    <wp:lineTo x="20251" y="5844"/>
                    <wp:lineTo x="19783" y="4271"/>
                    <wp:lineTo x="20602" y="4046"/>
                    <wp:lineTo x="20134" y="899"/>
                    <wp:lineTo x="15920" y="225"/>
                    <wp:lineTo x="3980" y="225"/>
                  </wp:wrapPolygon>
                </wp:wrapThrough>
                <wp:docPr id="3" name="Group 3"/>
                <wp:cNvGraphicFramePr/>
                <a:graphic xmlns:a="http://schemas.openxmlformats.org/drawingml/2006/main">
                  <a:graphicData uri="http://schemas.microsoft.com/office/word/2010/wordprocessingGroup">
                    <wpg:wgp>
                      <wpg:cNvGrpSpPr/>
                      <wpg:grpSpPr>
                        <a:xfrm>
                          <a:off x="0" y="0"/>
                          <a:ext cx="4686935" cy="2440940"/>
                          <a:chOff x="0" y="0"/>
                          <a:chExt cx="4686935" cy="2440940"/>
                        </a:xfrm>
                      </wpg:grpSpPr>
                      <pic:pic xmlns:pic="http://schemas.openxmlformats.org/drawingml/2006/picture">
                        <pic:nvPicPr>
                          <pic:cNvPr id="8" name="Picture 6"/>
                          <pic:cNvPicPr>
                            <a:picLocks noChangeAspect="1"/>
                          </pic:cNvPicPr>
                        </pic:nvPicPr>
                        <pic:blipFill rotWithShape="1">
                          <a:blip r:embed="rId10">
                            <a:extLst>
                              <a:ext uri="{28A0092B-C50C-407E-A947-70E740481C1C}">
                                <a14:useLocalDpi xmlns:a14="http://schemas.microsoft.com/office/drawing/2010/main" val="0"/>
                              </a:ext>
                            </a:extLst>
                          </a:blip>
                          <a:srcRect l="842" r="1787"/>
                          <a:stretch/>
                        </pic:blipFill>
                        <pic:spPr bwMode="auto">
                          <a:xfrm>
                            <a:off x="0" y="0"/>
                            <a:ext cx="4686935" cy="1988820"/>
                          </a:xfrm>
                          <a:prstGeom prst="rect">
                            <a:avLst/>
                          </a:prstGeom>
                          <a:noFill/>
                          <a:ln>
                            <a:noFill/>
                          </a:ln>
                          <a:extLst>
                            <a:ext uri="{53640926-AAD7-44d8-BBD7-CCE9431645EC}">
                              <a14:shadowObscured xmlns:a14="http://schemas.microsoft.com/office/drawing/2010/main"/>
                            </a:ext>
                          </a:extLst>
                        </pic:spPr>
                      </pic:pic>
                      <wps:wsp>
                        <wps:cNvPr id="2" name="Text Box 2"/>
                        <wps:cNvSpPr txBox="1"/>
                        <wps:spPr>
                          <a:xfrm>
                            <a:off x="0" y="2045970"/>
                            <a:ext cx="468693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582F27" w14:textId="77777777" w:rsidR="009970A8" w:rsidRDefault="009970A8" w:rsidP="00795AE4">
                              <w:pPr>
                                <w:pStyle w:val="Caption"/>
                                <w:rPr>
                                  <w:noProof/>
                                </w:rPr>
                              </w:pPr>
                              <w:r>
                                <w:t xml:space="preserve">Figure </w:t>
                              </w:r>
                              <w:fldSimple w:instr=" SEQ Figure \* ARABIC ">
                                <w:r>
                                  <w:rPr>
                                    <w:noProof/>
                                  </w:rPr>
                                  <w:t>1</w:t>
                                </w:r>
                              </w:fldSimple>
                              <w:r>
                                <w:t>: Standard methods of social media analysis include keyword volume tracking (shown here), sentiment analysis, and supervised categor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 o:spid="_x0000_s1029" style="position:absolute;left:0;text-align:left;margin-left:40.2pt;margin-top:64.6pt;width:369.05pt;height:192.2pt;z-index:251683840" coordsize="4686935,24409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">
                <v:shape id="Picture 6" o:spid="_x0000_s1030" type="#_x0000_t75" style="position:absolute;width:4686935;height:19888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0E&#10;WNW/AAAA2gAAAA8AAABkcnMvZG93bnJldi54bWxET1trwjAUfhf2H8IZ+KbpRMR1RikDQUHxsrG9&#10;Hpqzpqw5KUnU9t+bB8HHj+++WHW2EVfyoXas4G2cgSAuna65UvD9tR7NQYSIrLFxTAp6CrBavgwW&#10;mGt34xNdz7ESKYRDjgpMjG0uZSgNWQxj1xIn7s95izFBX0nt8ZbCbSMnWTaTFmtODQZb+jRU/p8v&#10;VkHodz0dDwc/3f7s5W89L9y7KZQavnbFB4hIXXyKH+6NVpC2pivpBsjlHQ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dBFjVvwAAANoAAAAPAAAAAAAAAAAAAAAAAJwCAABkcnMv&#10;ZG93bnJldi54bWxQSwUGAAAAAAQABAD3AAAAiAMAAAAA&#10;">
                  <v:imagedata r:id="rId11" o:title="" cropleft="552f" cropright="1171f"/>
                  <v:path arrowok="t"/>
                </v:shape>
                <v:shape id="Text Box 2" o:spid="_x0000_s1031" type="#_x0000_t202" style="position:absolute;top:2045970;width:468693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BFrTxAAA&#10;ANoAAAAPAAAAZHJzL2Rvd25yZXYueG1sRI9BawIxFITvQv9DeIVepGZrRcpqFJEWrBdx9eLtsXlu&#10;tt28LElW139vCgWPw8x8w8yXvW3EhXyoHSt4G2UgiEuna64UHA9frx8gQkTW2DgmBTcKsFw8DeaY&#10;a3flPV2KWIkE4ZCjAhNjm0sZSkMWw8i1xMk7O28xJukrqT1eE9w2cpxlU2mx5rRgsKW1ofK36KyC&#10;3eS0M8Pu/LldTd7997FbT3+qQqmX5341AxGpj4/wf3ujFYzh70q6AX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Ra08QAAADaAAAADwAAAAAAAAAAAAAAAACXAgAAZHJzL2Rv&#10;d25yZXYueG1sUEsFBgAAAAAEAAQA9QAAAIgDAAAAAA==&#10;" stroked="f">
                  <v:textbox style="mso-fit-shape-to-text:t" inset="0,0,0,0">
                    <w:txbxContent>
                      <w:p w14:paraId="55582F27" w14:textId="77777777" w:rsidR="009970A8" w:rsidRDefault="009970A8" w:rsidP="00795AE4">
                        <w:pPr>
                          <w:pStyle w:val="Caption"/>
                          <w:rPr>
                            <w:noProof/>
                          </w:rPr>
                        </w:pPr>
                        <w:r>
                          <w:t xml:space="preserve">Figure </w:t>
                        </w:r>
                        <w:fldSimple w:instr=" SEQ Figure \* ARABIC ">
                          <w:r>
                            <w:rPr>
                              <w:noProof/>
                            </w:rPr>
                            <w:t>1</w:t>
                          </w:r>
                        </w:fldSimple>
                        <w:r>
                          <w:t>: Standard methods of social media analysis include keyword volume tracking (shown here), sentiment analysis, and supervised categorization</w:t>
                        </w:r>
                      </w:p>
                    </w:txbxContent>
                  </v:textbox>
                </v:shape>
                <w10:wrap type="through"/>
              </v:group>
            </w:pict>
          </mc:Fallback>
        </mc:AlternateContent>
      </w:r>
      <w:r>
        <w:br w:type="page"/>
      </w:r>
    </w:p>
    <w:p w14:paraId="6EF31388" w14:textId="64231797" w:rsidR="00795AE4" w:rsidRDefault="0001624B" w:rsidP="00AE4458">
      <w:bookmarkStart w:id="3" w:name="_Ref301428570"/>
      <w:r>
        <w:rPr>
          <w:noProof/>
        </w:rPr>
        <mc:AlternateContent>
          <mc:Choice Requires="wpg">
            <w:drawing>
              <wp:anchor distT="0" distB="0" distL="114300" distR="114300" simplePos="0" relativeHeight="251687936" behindDoc="0" locked="0" layoutInCell="1" allowOverlap="1" wp14:anchorId="616173AC" wp14:editId="6EAE5CCE">
                <wp:simplePos x="0" y="0"/>
                <wp:positionH relativeFrom="column">
                  <wp:posOffset>1242695</wp:posOffset>
                </wp:positionH>
                <wp:positionV relativeFrom="paragraph">
                  <wp:posOffset>-70485</wp:posOffset>
                </wp:positionV>
                <wp:extent cx="3162935" cy="3996690"/>
                <wp:effectExtent l="0" t="0" r="12065" b="0"/>
                <wp:wrapThrough wrapText="bothSides">
                  <wp:wrapPolygon edited="0">
                    <wp:start x="8153" y="0"/>
                    <wp:lineTo x="5377" y="1785"/>
                    <wp:lineTo x="5724" y="2471"/>
                    <wp:lineTo x="3816" y="3981"/>
                    <wp:lineTo x="3296" y="11256"/>
                    <wp:lineTo x="694" y="12217"/>
                    <wp:lineTo x="347" y="12904"/>
                    <wp:lineTo x="867" y="13453"/>
                    <wp:lineTo x="0" y="14002"/>
                    <wp:lineTo x="0" y="14414"/>
                    <wp:lineTo x="1908" y="15649"/>
                    <wp:lineTo x="867" y="16473"/>
                    <wp:lineTo x="1214" y="16885"/>
                    <wp:lineTo x="10754" y="17846"/>
                    <wp:lineTo x="0" y="17846"/>
                    <wp:lineTo x="0" y="21415"/>
                    <wp:lineTo x="21509" y="21415"/>
                    <wp:lineTo x="21509" y="17846"/>
                    <wp:lineTo x="10754" y="17846"/>
                    <wp:lineTo x="13356" y="16885"/>
                    <wp:lineTo x="14050" y="16198"/>
                    <wp:lineTo x="13530" y="15649"/>
                    <wp:lineTo x="15091" y="13453"/>
                    <wp:lineTo x="18040" y="11256"/>
                    <wp:lineTo x="20989" y="10296"/>
                    <wp:lineTo x="21509" y="9472"/>
                    <wp:lineTo x="21335" y="9060"/>
                    <wp:lineTo x="18734" y="7825"/>
                    <wp:lineTo x="16132" y="6864"/>
                    <wp:lineTo x="8499" y="2471"/>
                    <wp:lineTo x="14744" y="1235"/>
                    <wp:lineTo x="15611" y="412"/>
                    <wp:lineTo x="14397" y="0"/>
                    <wp:lineTo x="8153" y="0"/>
                  </wp:wrapPolygon>
                </wp:wrapThrough>
                <wp:docPr id="14" name="Group 14"/>
                <wp:cNvGraphicFramePr/>
                <a:graphic xmlns:a="http://schemas.openxmlformats.org/drawingml/2006/main">
                  <a:graphicData uri="http://schemas.microsoft.com/office/word/2010/wordprocessingGroup">
                    <wpg:wgp>
                      <wpg:cNvGrpSpPr/>
                      <wpg:grpSpPr>
                        <a:xfrm>
                          <a:off x="0" y="0"/>
                          <a:ext cx="3162935" cy="3996690"/>
                          <a:chOff x="0" y="0"/>
                          <a:chExt cx="3162935" cy="3996690"/>
                        </a:xfrm>
                      </wpg:grpSpPr>
                      <pic:pic xmlns:pic="http://schemas.openxmlformats.org/drawingml/2006/picture">
                        <pic:nvPicPr>
                          <pic:cNvPr id="10" name="Picture 8"/>
                          <pic:cNvPicPr>
                            <a:picLocks noChangeAspect="1"/>
                          </pic:cNvPicPr>
                        </pic:nvPicPr>
                        <pic:blipFill rotWithShape="1">
                          <a:blip r:embed="rId12">
                            <a:extLst>
                              <a:ext uri="{28A0092B-C50C-407E-A947-70E740481C1C}">
                                <a14:useLocalDpi xmlns:a14="http://schemas.microsoft.com/office/drawing/2010/main" val="0"/>
                              </a:ext>
                            </a:extLst>
                          </a:blip>
                          <a:srcRect l="5941" t="6435" r="15990" b="12689"/>
                          <a:stretch/>
                        </pic:blipFill>
                        <pic:spPr bwMode="auto">
                          <a:xfrm>
                            <a:off x="0" y="0"/>
                            <a:ext cx="3162935" cy="3276600"/>
                          </a:xfrm>
                          <a:prstGeom prst="rect">
                            <a:avLst/>
                          </a:prstGeom>
                          <a:noFill/>
                          <a:ln>
                            <a:noFill/>
                          </a:ln>
                          <a:extLst>
                            <a:ext uri="{53640926-AAD7-44d8-BBD7-CCE9431645EC}">
                              <a14:shadowObscured xmlns:a14="http://schemas.microsoft.com/office/drawing/2010/main"/>
                            </a:ext>
                          </a:extLst>
                        </pic:spPr>
                      </pic:pic>
                      <wps:wsp>
                        <wps:cNvPr id="13" name="Text Box 13"/>
                        <wps:cNvSpPr txBox="1"/>
                        <wps:spPr>
                          <a:xfrm>
                            <a:off x="0" y="3333750"/>
                            <a:ext cx="3162935" cy="66294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F78D9F" w14:textId="3DEE1E37" w:rsidR="009970A8" w:rsidRDefault="009970A8" w:rsidP="00795AE4">
                              <w:pPr>
                                <w:pStyle w:val="Caption"/>
                                <w:rPr>
                                  <w:noProof/>
                                </w:rPr>
                              </w:pPr>
                              <w:r>
                                <w:t xml:space="preserve">Figure </w:t>
                              </w:r>
                              <w:fldSimple w:instr=" SEQ Figure \* ARABIC ">
                                <w:r>
                                  <w:rPr>
                                    <w:noProof/>
                                  </w:rPr>
                                  <w:t>3</w:t>
                                </w:r>
                              </w:fldSimple>
                              <w:r>
                                <w:t>: Clusters with lower 'k' value are larger and less tightly connected, representing more diffuse conversation. They may have smaller clusters of conversation within th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4" o:spid="_x0000_s1032" style="position:absolute;left:0;text-align:left;margin-left:97.85pt;margin-top:-5.5pt;width:249.05pt;height:314.7pt;z-index:251687936" coordsize="3162935,39966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">
                <v:shape id="Picture 8" o:spid="_x0000_s1033" type="#_x0000_t75" style="position:absolute;width:3162935;height:3276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tw&#10;WNbDAAAA2wAAAA8AAABkcnMvZG93bnJldi54bWxEj0FrAkEMhe+F/ochBS+lzrYFla2jlGJB6MnV&#10;i7ewk+4O3cksO6mu/94cBG8J7+W9L8v1GDtzoiGHxA5epwUY4jr5wI2Dw/77ZQEmC7LHLjE5uFCG&#10;9erxYYmlT2fe0amSxmgI5xIdtCJ9aW2uW4qYp6knVu03DRFF16GxfsCzhsfOvhXFzEYMrA0t9vTV&#10;Uv1X/UcHOPPHquhku9lL87x5D/NFOPw4N3kaPz/ACI1yN9+ut17xlV5/0QHs6go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3BY1sMAAADbAAAADwAAAAAAAAAAAAAAAACcAgAA&#10;ZHJzL2Rvd25yZXYueG1sUEsFBgAAAAAEAAQA9wAAAIwDAAAAAA==&#10;">
                  <v:imagedata r:id="rId13" o:title="" croptop="4217f" cropbottom="8316f" cropleft="3893f" cropright="10479f"/>
                  <v:path arrowok="t"/>
                </v:shape>
                <v:shape id="Text Box 13" o:spid="_x0000_s1034" type="#_x0000_t202" style="position:absolute;top:3333750;width:3162935;height:6629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55F78D9F" w14:textId="3DEE1E37" w:rsidR="009970A8" w:rsidRDefault="009970A8" w:rsidP="00795AE4">
                        <w:pPr>
                          <w:pStyle w:val="Caption"/>
                          <w:rPr>
                            <w:noProof/>
                          </w:rPr>
                        </w:pPr>
                        <w:r>
                          <w:t xml:space="preserve">Figure </w:t>
                        </w:r>
                        <w:fldSimple w:instr=" SEQ Figure \* ARABIC ">
                          <w:r>
                            <w:rPr>
                              <w:noProof/>
                            </w:rPr>
                            <w:t>3</w:t>
                          </w:r>
                        </w:fldSimple>
                        <w:r>
                          <w:t>: Clusters with lower 'k' value are larger and less tightly connected, representing more diffuse conversation. They may have smaller clusters of conversation within them.</w:t>
                        </w:r>
                      </w:p>
                    </w:txbxContent>
                  </v:textbox>
                </v:shape>
                <w10:wrap type="through"/>
              </v:group>
            </w:pict>
          </mc:Fallback>
        </mc:AlternateContent>
      </w:r>
      <w:r w:rsidR="00795AE4">
        <w:rPr>
          <w:noProof/>
        </w:rPr>
        <mc:AlternateContent>
          <mc:Choice Requires="wpg">
            <w:drawing>
              <wp:anchor distT="0" distB="0" distL="114300" distR="114300" simplePos="0" relativeHeight="251689984" behindDoc="0" locked="0" layoutInCell="1" allowOverlap="1" wp14:anchorId="29931B50" wp14:editId="314CE9B4">
                <wp:simplePos x="0" y="0"/>
                <wp:positionH relativeFrom="column">
                  <wp:posOffset>1118235</wp:posOffset>
                </wp:positionH>
                <wp:positionV relativeFrom="paragraph">
                  <wp:posOffset>5081270</wp:posOffset>
                </wp:positionV>
                <wp:extent cx="2344420" cy="2955290"/>
                <wp:effectExtent l="0" t="0" r="0" b="0"/>
                <wp:wrapThrough wrapText="bothSides">
                  <wp:wrapPolygon edited="0">
                    <wp:start x="6553" y="0"/>
                    <wp:lineTo x="4680" y="186"/>
                    <wp:lineTo x="4914" y="1114"/>
                    <wp:lineTo x="13807" y="3156"/>
                    <wp:lineTo x="5148" y="3342"/>
                    <wp:lineTo x="4680" y="6126"/>
                    <wp:lineTo x="6787" y="6126"/>
                    <wp:lineTo x="3510" y="12067"/>
                    <wp:lineTo x="234" y="15037"/>
                    <wp:lineTo x="0" y="16708"/>
                    <wp:lineTo x="0" y="21349"/>
                    <wp:lineTo x="21296" y="21349"/>
                    <wp:lineTo x="21296" y="16523"/>
                    <wp:lineTo x="4680" y="15037"/>
                    <wp:lineTo x="8659" y="12067"/>
                    <wp:lineTo x="14743" y="9097"/>
                    <wp:lineTo x="18956" y="9097"/>
                    <wp:lineTo x="19424" y="8540"/>
                    <wp:lineTo x="17083" y="6126"/>
                    <wp:lineTo x="19892" y="6126"/>
                    <wp:lineTo x="20126" y="3527"/>
                    <wp:lineTo x="18254" y="3156"/>
                    <wp:lineTo x="21062" y="2413"/>
                    <wp:lineTo x="20828" y="371"/>
                    <wp:lineTo x="11467" y="0"/>
                    <wp:lineTo x="6553" y="0"/>
                  </wp:wrapPolygon>
                </wp:wrapThrough>
                <wp:docPr id="6" name="Group 6"/>
                <wp:cNvGraphicFramePr/>
                <a:graphic xmlns:a="http://schemas.openxmlformats.org/drawingml/2006/main">
                  <a:graphicData uri="http://schemas.microsoft.com/office/word/2010/wordprocessingGroup">
                    <wpg:wgp>
                      <wpg:cNvGrpSpPr/>
                      <wpg:grpSpPr>
                        <a:xfrm>
                          <a:off x="0" y="0"/>
                          <a:ext cx="2344420" cy="2955290"/>
                          <a:chOff x="0" y="0"/>
                          <a:chExt cx="2344420" cy="2955290"/>
                        </a:xfrm>
                      </wpg:grpSpPr>
                      <pic:pic xmlns:pic="http://schemas.openxmlformats.org/drawingml/2006/picture">
                        <pic:nvPicPr>
                          <pic:cNvPr id="11" name="Picture 9"/>
                          <pic:cNvPicPr>
                            <a:picLocks noChangeAspect="1"/>
                          </pic:cNvPicPr>
                        </pic:nvPicPr>
                        <pic:blipFill rotWithShape="1">
                          <a:blip r:embed="rId14">
                            <a:extLst>
                              <a:ext uri="{28A0092B-C50C-407E-A947-70E740481C1C}">
                                <a14:useLocalDpi xmlns:a14="http://schemas.microsoft.com/office/drawing/2010/main" val="0"/>
                              </a:ext>
                            </a:extLst>
                          </a:blip>
                          <a:srcRect l="8505" t="4986" r="2905" b="10532"/>
                          <a:stretch/>
                        </pic:blipFill>
                        <pic:spPr bwMode="auto">
                          <a:xfrm>
                            <a:off x="0" y="0"/>
                            <a:ext cx="2344420" cy="2235200"/>
                          </a:xfrm>
                          <a:prstGeom prst="rect">
                            <a:avLst/>
                          </a:prstGeom>
                          <a:noFill/>
                          <a:ln>
                            <a:noFill/>
                          </a:ln>
                          <a:extLst>
                            <a:ext uri="{53640926-AAD7-44d8-BBD7-CCE9431645EC}">
                              <a14:shadowObscured xmlns:a14="http://schemas.microsoft.com/office/drawing/2010/main"/>
                            </a:ext>
                          </a:extLst>
                        </pic:spPr>
                      </pic:pic>
                      <wps:wsp>
                        <wps:cNvPr id="5" name="Text Box 5"/>
                        <wps:cNvSpPr txBox="1"/>
                        <wps:spPr>
                          <a:xfrm>
                            <a:off x="0" y="2292350"/>
                            <a:ext cx="2344420" cy="66294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C16DA10" w14:textId="77777777" w:rsidR="009970A8" w:rsidRDefault="009970A8" w:rsidP="00795AE4">
                              <w:pPr>
                                <w:pStyle w:val="Caption"/>
                                <w:rPr>
                                  <w:noProof/>
                                </w:rPr>
                              </w:pPr>
                              <w:r>
                                <w:t xml:space="preserve">Figure </w:t>
                              </w:r>
                              <w:fldSimple w:instr=" SEQ Figure \* ARABIC ">
                                <w:r>
                                  <w:rPr>
                                    <w:noProof/>
                                  </w:rPr>
                                  <w:t>3</w:t>
                                </w:r>
                              </w:fldSimple>
                              <w:r>
                                <w:t>: Clusters with higher 'k' value are smaller and more tightly connected, representing a more coherent or focused conver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 o:spid="_x0000_s1035" style="position:absolute;left:0;text-align:left;margin-left:88.05pt;margin-top:400.1pt;width:184.6pt;height:232.7pt;z-index:251689984" coordsize="2344420,29552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">
                <v:shape id="Picture 9" o:spid="_x0000_s1036" type="#_x0000_t75" style="position:absolute;width:2344420;height:2235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Hw&#10;NJTDAAAA2wAAAA8AAABkcnMvZG93bnJldi54bWxETz1vwjAQ3ZH6H6yrxAZOWoSigIkqKioYGIAO&#10;Ha/x4aSNz1Hsgvn3uFKlbvf0Pm9ZRduJCw2+dawgn2YgiGunWzYK3k+bSQHCB2SNnWNScCMP1eph&#10;tMRSuysf6HIMRqQQ9iUqaELoSyl93ZBFP3U9ceLObrAYEhyM1ANeU7jt5FOWzaXFllNDgz2tG6q/&#10;jz9WwfOmsKe3WMd9tp59md3n7LU3H0qNH+PLAkSgGP7Ff+6tTvNz+P0lHSBX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gfA0lMMAAADbAAAADwAAAAAAAAAAAAAAAACcAgAA&#10;ZHJzL2Rvd25yZXYueG1sUEsFBgAAAAAEAAQA9wAAAIwDAAAAAA==&#10;">
                  <v:imagedata r:id="rId15" o:title="" croptop="3268f" cropbottom="6902f" cropleft="5574f" cropright="1904f"/>
                  <v:path arrowok="t"/>
                </v:shape>
                <v:shape id="Text Box 5" o:spid="_x0000_s1037" type="#_x0000_t202" style="position:absolute;top:2292350;width:2344420;height:6629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C16DA10" w14:textId="77777777" w:rsidR="009970A8" w:rsidRDefault="009970A8" w:rsidP="00795AE4">
                        <w:pPr>
                          <w:pStyle w:val="Caption"/>
                          <w:rPr>
                            <w:noProof/>
                          </w:rPr>
                        </w:pPr>
                        <w:r>
                          <w:t xml:space="preserve">Figure </w:t>
                        </w:r>
                        <w:fldSimple w:instr=" SEQ Figure \* ARABIC ">
                          <w:r>
                            <w:rPr>
                              <w:noProof/>
                            </w:rPr>
                            <w:t>3</w:t>
                          </w:r>
                        </w:fldSimple>
                        <w:r>
                          <w:t>: Clusters with higher 'k' value are smaller and more tightly connected, representing a more coherent or focused conversation.</w:t>
                        </w:r>
                      </w:p>
                    </w:txbxContent>
                  </v:textbox>
                </v:shape>
                <w10:wrap type="through"/>
              </v:group>
            </w:pict>
          </mc:Fallback>
        </mc:AlternateContent>
      </w:r>
      <w:bookmarkEnd w:id="3"/>
      <w:r w:rsidR="00795AE4">
        <w:br w:type="page"/>
      </w:r>
    </w:p>
    <w:p w14:paraId="40ECC2BC" w14:textId="2B3901C4" w:rsidR="00795AE4" w:rsidRDefault="00795AE4" w:rsidP="00AE4458">
      <w:r>
        <w:rPr>
          <w:noProof/>
        </w:rPr>
        <mc:AlternateContent>
          <mc:Choice Requires="wpg">
            <w:drawing>
              <wp:anchor distT="0" distB="0" distL="114300" distR="114300" simplePos="0" relativeHeight="251692032" behindDoc="0" locked="0" layoutInCell="1" allowOverlap="1" wp14:anchorId="7FAF14C9" wp14:editId="1D836833">
                <wp:simplePos x="0" y="0"/>
                <wp:positionH relativeFrom="column">
                  <wp:posOffset>1601470</wp:posOffset>
                </wp:positionH>
                <wp:positionV relativeFrom="paragraph">
                  <wp:posOffset>182245</wp:posOffset>
                </wp:positionV>
                <wp:extent cx="2713990" cy="6881495"/>
                <wp:effectExtent l="0" t="0" r="3810" b="1905"/>
                <wp:wrapThrough wrapText="bothSides">
                  <wp:wrapPolygon edited="0">
                    <wp:start x="4852" y="0"/>
                    <wp:lineTo x="4852" y="18018"/>
                    <wp:lineTo x="0" y="19055"/>
                    <wp:lineTo x="0" y="21526"/>
                    <wp:lineTo x="21428" y="21526"/>
                    <wp:lineTo x="21428" y="19055"/>
                    <wp:lineTo x="16374" y="18018"/>
                    <wp:lineTo x="16374" y="0"/>
                    <wp:lineTo x="4852" y="0"/>
                  </wp:wrapPolygon>
                </wp:wrapThrough>
                <wp:docPr id="24" name="Group 24"/>
                <wp:cNvGraphicFramePr/>
                <a:graphic xmlns:a="http://schemas.openxmlformats.org/drawingml/2006/main">
                  <a:graphicData uri="http://schemas.microsoft.com/office/word/2010/wordprocessingGroup">
                    <wpg:wgp>
                      <wpg:cNvGrpSpPr/>
                      <wpg:grpSpPr>
                        <a:xfrm>
                          <a:off x="0" y="0"/>
                          <a:ext cx="2713990" cy="6881495"/>
                          <a:chOff x="0" y="0"/>
                          <a:chExt cx="2713990" cy="6881495"/>
                        </a:xfrm>
                      </wpg:grpSpPr>
                      <pic:pic xmlns:pic="http://schemas.openxmlformats.org/drawingml/2006/picture">
                        <pic:nvPicPr>
                          <pic:cNvPr id="12" name="Picture 10"/>
                          <pic:cNvPicPr>
                            <a:picLocks noChangeAspect="1"/>
                          </pic:cNvPicPr>
                        </pic:nvPicPr>
                        <pic:blipFill rotWithShape="1">
                          <a:blip r:embed="rId16">
                            <a:extLst>
                              <a:ext uri="{28A0092B-C50C-407E-A947-70E740481C1C}">
                                <a14:useLocalDpi xmlns:a14="http://schemas.microsoft.com/office/drawing/2010/main" val="0"/>
                              </a:ext>
                            </a:extLst>
                          </a:blip>
                          <a:srcRect l="8417" t="29086" r="71119" b="8073"/>
                          <a:stretch/>
                        </pic:blipFill>
                        <pic:spPr bwMode="auto">
                          <a:xfrm>
                            <a:off x="577850" y="0"/>
                            <a:ext cx="1529715" cy="6027420"/>
                          </a:xfrm>
                          <a:prstGeom prst="rect">
                            <a:avLst/>
                          </a:prstGeom>
                          <a:noFill/>
                          <a:ln>
                            <a:noFill/>
                          </a:ln>
                          <a:extLst>
                            <a:ext uri="{53640926-AAD7-44d8-BBD7-CCE9431645EC}">
                              <a14:shadowObscured xmlns:a14="http://schemas.microsoft.com/office/drawing/2010/main"/>
                            </a:ext>
                          </a:extLst>
                        </pic:spPr>
                      </pic:pic>
                      <wps:wsp>
                        <wps:cNvPr id="23" name="Text Box 23"/>
                        <wps:cNvSpPr txBox="1"/>
                        <wps:spPr>
                          <a:xfrm>
                            <a:off x="0" y="6074410"/>
                            <a:ext cx="2713990" cy="8070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F626F1C" w14:textId="77777777" w:rsidR="009970A8" w:rsidRDefault="009970A8" w:rsidP="00795AE4">
                              <w:pPr>
                                <w:pStyle w:val="Caption"/>
                                <w:rPr>
                                  <w:noProof/>
                                </w:rPr>
                              </w:pPr>
                              <w:r>
                                <w:t xml:space="preserve">Figure </w:t>
                              </w:r>
                              <w:fldSimple w:instr=" SEQ Figure \* ARABIC ">
                                <w:r>
                                  <w:rPr>
                                    <w:noProof/>
                                  </w:rPr>
                                  <w:t>5</w:t>
                                </w:r>
                              </w:fldSimple>
                              <w:r>
                                <w:t>: Converting networks to nested sets based upon k-clique clustering simplifies presentation and analysis of various levels of conver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24" o:spid="_x0000_s1038" style="position:absolute;left:0;text-align:left;margin-left:126.1pt;margin-top:14.35pt;width:213.7pt;height:541.85pt;z-index:251692032" coordsize="2713990,68814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">
                <v:shape id="Picture 10" o:spid="_x0000_s1039" type="#_x0000_t75" style="position:absolute;left:577850;width:1529715;height:6027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Va&#10;pgnDAAAA2wAAAA8AAABkcnMvZG93bnJldi54bWxET01rwkAQvRf6H5YpeKsbFUtNXaVVCvYimih4&#10;HHanSTA7G7JbE/31XaHQ2zze58yXva3FhVpfOVYwGiYgiLUzFRcKDvnn8ysIH5AN1o5JwZU8LBeP&#10;D3NMjet4T5csFCKGsE9RQRlCk0rpdUkW/dA1xJH7dq3FEGFbSNNiF8NtLcdJ8iItVhwbSmxoVZI+&#10;Zz9Wwey4X2+7081+6byb7uQk1/4jV2rw1L+/gQjUh3/xn3tj4vwx3H+JB8jF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VqmCcMAAADbAAAADwAAAAAAAAAAAAAAAACcAgAA&#10;ZHJzL2Rvd25yZXYueG1sUEsFBgAAAAAEAAQA9wAAAIwDAAAAAA==&#10;">
                  <v:imagedata r:id="rId17" o:title="" croptop="19062f" cropbottom="5291f" cropleft="5516f" cropright="46609f"/>
                  <v:path arrowok="t"/>
                </v:shape>
                <v:shape id="Text Box 23" o:spid="_x0000_s1040" type="#_x0000_t202" style="position:absolute;top:6074410;width:2713990;height:8070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nICUxQAA&#10;ANsAAAAPAAAAZHJzL2Rvd25yZXYueG1sRI/NasMwEITvhbyD2EAupZHrQihulJCfBnpID3ZDzou1&#10;tUytlZGU2Hn7qhDocZiZb5jlerSduJIPrWMFz/MMBHHtdMuNgtPX4ekVRIjIGjvHpOBGAdarycMS&#10;C+0GLulaxUYkCIcCFZgY+0LKUBuyGOauJ07et/MWY5K+kdrjkOC2k3mWLaTFltOCwZ52huqf6mIV&#10;LPb+MpS8e9yf3o/42Tf5eXs7KzWbjps3EJHG+B++tz+0gvwF/r6kH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ecgJTFAAAA2wAAAA8AAAAAAAAAAAAAAAAAlwIAAGRycy9k&#10;b3ducmV2LnhtbFBLBQYAAAAABAAEAPUAAACJAwAAAAA=&#10;" stroked="f">
                  <v:textbox inset="0,0,0,0">
                    <w:txbxContent>
                      <w:p w14:paraId="7F626F1C" w14:textId="77777777" w:rsidR="009970A8" w:rsidRDefault="009970A8" w:rsidP="00795AE4">
                        <w:pPr>
                          <w:pStyle w:val="Caption"/>
                          <w:rPr>
                            <w:noProof/>
                          </w:rPr>
                        </w:pPr>
                        <w:r>
                          <w:t xml:space="preserve">Figure </w:t>
                        </w:r>
                        <w:fldSimple w:instr=" SEQ Figure \* ARABIC ">
                          <w:r>
                            <w:rPr>
                              <w:noProof/>
                            </w:rPr>
                            <w:t>5</w:t>
                          </w:r>
                        </w:fldSimple>
                        <w:r>
                          <w:t>: Converting networks to nested sets based upon k-clique clustering simplifies presentation and analysis of various levels of conversation.</w:t>
                        </w:r>
                      </w:p>
                    </w:txbxContent>
                  </v:textbox>
                </v:shape>
                <w10:wrap type="through"/>
              </v:group>
            </w:pict>
          </mc:Fallback>
        </mc:AlternateContent>
      </w:r>
      <w:r>
        <w:br w:type="page"/>
      </w:r>
      <w:r>
        <w:rPr>
          <w:noProof/>
        </w:rPr>
        <mc:AlternateContent>
          <mc:Choice Requires="wpg">
            <w:drawing>
              <wp:anchor distT="0" distB="0" distL="114300" distR="114300" simplePos="0" relativeHeight="251698176" behindDoc="0" locked="0" layoutInCell="1" allowOverlap="1" wp14:anchorId="45057D04" wp14:editId="7E99E0DC">
                <wp:simplePos x="0" y="0"/>
                <wp:positionH relativeFrom="column">
                  <wp:posOffset>46990</wp:posOffset>
                </wp:positionH>
                <wp:positionV relativeFrom="paragraph">
                  <wp:posOffset>259080</wp:posOffset>
                </wp:positionV>
                <wp:extent cx="4941570" cy="2574925"/>
                <wp:effectExtent l="0" t="0" r="11430" b="0"/>
                <wp:wrapTopAndBottom/>
                <wp:docPr id="18" name="Group 18"/>
                <wp:cNvGraphicFramePr/>
                <a:graphic xmlns:a="http://schemas.openxmlformats.org/drawingml/2006/main">
                  <a:graphicData uri="http://schemas.microsoft.com/office/word/2010/wordprocessingGroup">
                    <wpg:wgp>
                      <wpg:cNvGrpSpPr/>
                      <wpg:grpSpPr>
                        <a:xfrm>
                          <a:off x="0" y="0"/>
                          <a:ext cx="4941570" cy="2574925"/>
                          <a:chOff x="-9625" y="0"/>
                          <a:chExt cx="4941670" cy="2575630"/>
                        </a:xfrm>
                      </wpg:grpSpPr>
                      <pic:pic xmlns:pic="http://schemas.openxmlformats.org/drawingml/2006/picture">
                        <pic:nvPicPr>
                          <pic:cNvPr id="15" name="Picture 13"/>
                          <pic:cNvPicPr>
                            <a:picLocks noChangeAspect="1"/>
                          </pic:cNvPicPr>
                        </pic:nvPicPr>
                        <pic:blipFill rotWithShape="1">
                          <a:blip r:embed="rId18">
                            <a:extLst>
                              <a:ext uri="{28A0092B-C50C-407E-A947-70E740481C1C}">
                                <a14:useLocalDpi xmlns:a14="http://schemas.microsoft.com/office/drawing/2010/main" val="0"/>
                              </a:ext>
                            </a:extLst>
                          </a:blip>
                          <a:srcRect l="1100"/>
                          <a:stretch/>
                        </pic:blipFill>
                        <pic:spPr bwMode="auto">
                          <a:xfrm>
                            <a:off x="0" y="0"/>
                            <a:ext cx="4932045" cy="2191385"/>
                          </a:xfrm>
                          <a:prstGeom prst="rect">
                            <a:avLst/>
                          </a:prstGeom>
                          <a:noFill/>
                          <a:ln>
                            <a:noFill/>
                          </a:ln>
                          <a:extLst>
                            <a:ext uri="{53640926-AAD7-44d8-BBD7-CCE9431645EC}">
                              <a14:shadowObscured xmlns:a14="http://schemas.microsoft.com/office/drawing/2010/main"/>
                            </a:ext>
                          </a:extLst>
                        </pic:spPr>
                      </pic:pic>
                      <wps:wsp>
                        <wps:cNvPr id="17" name="Text Box 17"/>
                        <wps:cNvSpPr txBox="1"/>
                        <wps:spPr>
                          <a:xfrm>
                            <a:off x="-9625" y="2180660"/>
                            <a:ext cx="493204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F2A0CC7" w14:textId="77777777" w:rsidR="009970A8" w:rsidRDefault="009970A8" w:rsidP="00795AE4">
                              <w:pPr>
                                <w:pStyle w:val="Caption"/>
                                <w:rPr>
                                  <w:noProof/>
                                </w:rPr>
                              </w:pPr>
                              <w:bookmarkStart w:id="4" w:name="_Ref301428963"/>
                              <w:r>
                                <w:t xml:space="preserve">Figure </w:t>
                              </w:r>
                              <w:fldSimple w:instr=" SEQ Figure \* ARABIC ">
                                <w:r>
                                  <w:rPr>
                                    <w:noProof/>
                                  </w:rPr>
                                  <w:t>6</w:t>
                                </w:r>
                              </w:fldSimple>
                              <w:bookmarkEnd w:id="4"/>
                              <w:r>
                                <w:t>: Tracking the volume of connections made in a single day's clusters (</w:t>
                              </w:r>
                              <w:proofErr w:type="spellStart"/>
                              <w:r>
                                <w:t>ie</w:t>
                              </w:r>
                              <w:proofErr w:type="spellEnd"/>
                              <w:r>
                                <w:t>, co-citations) reveals how the specific analogies made immediately after the event maintain their relev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8" o:spid="_x0000_s1041" style="position:absolute;left:0;text-align:left;margin-left:3.7pt;margin-top:20.4pt;width:389.1pt;height:202.75pt;z-index:251698176" coordorigin="-9625" coordsize="4941670,257563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">
                <v:shape id="Picture 13" o:spid="_x0000_s1042" type="#_x0000_t75" style="position:absolute;width:4932045;height:21913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F6&#10;RXTCAAAA2wAAAA8AAABkcnMvZG93bnJldi54bWxET01rwkAQvQv9D8sIvTUbLYpEV2mFFiktaPTi&#10;bdgdk9jsbJrdxvjvu0LB2zze5yxWva1FR62vHCsYJSkIYu1MxYWCw/7taQbCB2SDtWNScCUPq+XD&#10;YIGZcRfeUZeHQsQQ9hkqKENoMim9LsmiT1xDHLmTay2GCNtCmhYvMdzWcpymU2mx4thQYkPrkvR3&#10;/msVfE7etd6ef7pN+vWMr1TnH+54Vepx2L/MQQTqw138796YOH8Ct1/iAXL5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hekV0wgAAANsAAAAPAAAAAAAAAAAAAAAAAJwCAABk&#10;cnMvZG93bnJldi54bWxQSwUGAAAAAAQABAD3AAAAiwMAAAAA&#10;">
                  <v:imagedata r:id="rId19" o:title="" cropleft="721f"/>
                  <v:path arrowok="t"/>
                </v:shape>
                <v:shape id="Text Box 17" o:spid="_x0000_s1043" type="#_x0000_t202" style="position:absolute;left:-9625;top:2180660;width:493204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1F2A0CC7" w14:textId="77777777" w:rsidR="009970A8" w:rsidRDefault="009970A8" w:rsidP="00795AE4">
                        <w:pPr>
                          <w:pStyle w:val="Caption"/>
                          <w:rPr>
                            <w:noProof/>
                          </w:rPr>
                        </w:pPr>
                        <w:bookmarkStart w:id="5" w:name="_Ref301428963"/>
                        <w:r>
                          <w:t xml:space="preserve">Figure </w:t>
                        </w:r>
                        <w:fldSimple w:instr=" SEQ Figure \* ARABIC ">
                          <w:r>
                            <w:rPr>
                              <w:noProof/>
                            </w:rPr>
                            <w:t>6</w:t>
                          </w:r>
                        </w:fldSimple>
                        <w:bookmarkEnd w:id="5"/>
                        <w:r>
                          <w:t>: Tracking the volume of connections made in a single day's clusters (</w:t>
                        </w:r>
                        <w:proofErr w:type="spellStart"/>
                        <w:r>
                          <w:t>ie</w:t>
                        </w:r>
                        <w:proofErr w:type="spellEnd"/>
                        <w:r>
                          <w:t>, co-citations) reveals how the specific analogies made immediately after the event maintain their relevance.</w:t>
                        </w:r>
                      </w:p>
                    </w:txbxContent>
                  </v:textbox>
                </v:shape>
                <w10:wrap type="topAndBottom"/>
              </v:group>
            </w:pict>
          </mc:Fallback>
        </mc:AlternateContent>
      </w:r>
      <w:r>
        <w:br w:type="page"/>
      </w:r>
    </w:p>
    <w:p w14:paraId="05C98618" w14:textId="77777777" w:rsidR="00795AE4" w:rsidRDefault="00795AE4" w:rsidP="00AE4458"/>
    <w:tbl>
      <w:tblPr>
        <w:tblStyle w:val="TableGrid"/>
        <w:tblW w:w="4500" w:type="dxa"/>
        <w:tblBorders>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900"/>
        <w:gridCol w:w="900"/>
        <w:gridCol w:w="900"/>
        <w:gridCol w:w="900"/>
        <w:gridCol w:w="900"/>
      </w:tblGrid>
      <w:tr w:rsidR="00795AE4" w:rsidRPr="004458F8" w14:paraId="4FB29115" w14:textId="77777777" w:rsidTr="00795AE4">
        <w:trPr>
          <w:trHeight w:val="630"/>
        </w:trPr>
        <w:tc>
          <w:tcPr>
            <w:tcW w:w="900" w:type="dxa"/>
            <w:noWrap/>
            <w:hideMark/>
          </w:tcPr>
          <w:p w14:paraId="51317D48" w14:textId="2F13F79E" w:rsidR="00795AE4" w:rsidRPr="00F177EC" w:rsidRDefault="00795AE4" w:rsidP="00795AE4">
            <w:pPr>
              <w:jc w:val="center"/>
              <w:rPr>
                <w:rFonts w:ascii="Calibri" w:eastAsia="Times New Roman" w:hAnsi="Calibri" w:cs="Times New Roman"/>
                <w:color w:val="000000"/>
                <w:sz w:val="16"/>
              </w:rPr>
            </w:pPr>
            <w:r w:rsidRPr="00333C69">
              <w:rPr>
                <w:rFonts w:ascii="Calibri" w:eastAsia="Times New Roman" w:hAnsi="Calibri" w:cs="Times New Roman"/>
                <w:color w:val="000000"/>
                <w:sz w:val="22"/>
              </w:rPr>
              <w:t>Cluster ID</w:t>
            </w:r>
          </w:p>
        </w:tc>
        <w:tc>
          <w:tcPr>
            <w:tcW w:w="900" w:type="dxa"/>
            <w:noWrap/>
            <w:hideMark/>
          </w:tcPr>
          <w:p w14:paraId="72A02053" w14:textId="77777777" w:rsidR="00795AE4" w:rsidRPr="00F177EC" w:rsidRDefault="00795AE4" w:rsidP="00795AE4">
            <w:pPr>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9_k4_t5_i30</w:t>
            </w:r>
          </w:p>
        </w:tc>
        <w:tc>
          <w:tcPr>
            <w:tcW w:w="900" w:type="dxa"/>
            <w:noWrap/>
            <w:hideMark/>
          </w:tcPr>
          <w:p w14:paraId="040502F2" w14:textId="77777777" w:rsidR="00795AE4" w:rsidRPr="00F177EC" w:rsidRDefault="00795AE4" w:rsidP="00795AE4">
            <w:pPr>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9_k4_t5_i159</w:t>
            </w:r>
          </w:p>
        </w:tc>
        <w:tc>
          <w:tcPr>
            <w:tcW w:w="900" w:type="dxa"/>
            <w:noWrap/>
            <w:hideMark/>
          </w:tcPr>
          <w:p w14:paraId="4F4EBBE1" w14:textId="7C8B66DA" w:rsidR="00795AE4" w:rsidRPr="00F177EC" w:rsidRDefault="00795AE4" w:rsidP="00795AE4">
            <w:pPr>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9_k4_t5_i103</w:t>
            </w:r>
          </w:p>
        </w:tc>
        <w:tc>
          <w:tcPr>
            <w:tcW w:w="900" w:type="dxa"/>
            <w:noWrap/>
            <w:hideMark/>
          </w:tcPr>
          <w:p w14:paraId="1A8A88E6" w14:textId="6A7ED1EE" w:rsidR="00795AE4" w:rsidRPr="00F177EC" w:rsidRDefault="00795AE4" w:rsidP="00795AE4">
            <w:pPr>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9_k3_t5_i13</w:t>
            </w:r>
          </w:p>
        </w:tc>
      </w:tr>
      <w:tr w:rsidR="00795AE4" w:rsidRPr="004458F8" w14:paraId="4EC66003" w14:textId="77777777" w:rsidTr="00795AE4">
        <w:trPr>
          <w:trHeight w:val="360"/>
        </w:trPr>
        <w:tc>
          <w:tcPr>
            <w:tcW w:w="900" w:type="dxa"/>
            <w:noWrap/>
            <w:hideMark/>
          </w:tcPr>
          <w:p w14:paraId="1074AEF2" w14:textId="77777777" w:rsidR="00795AE4" w:rsidRPr="00F177EC" w:rsidRDefault="00795AE4" w:rsidP="00795AE4">
            <w:pPr>
              <w:tabs>
                <w:tab w:val="left" w:pos="2250"/>
              </w:tabs>
              <w:ind w:right="-198"/>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8_k4_t5_i15</w:t>
            </w:r>
          </w:p>
        </w:tc>
        <w:tc>
          <w:tcPr>
            <w:tcW w:w="900" w:type="dxa"/>
            <w:noWrap/>
            <w:hideMark/>
          </w:tcPr>
          <w:p w14:paraId="676824FF"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62069</w:t>
            </w:r>
          </w:p>
        </w:tc>
        <w:tc>
          <w:tcPr>
            <w:tcW w:w="900" w:type="dxa"/>
            <w:noWrap/>
            <w:hideMark/>
          </w:tcPr>
          <w:p w14:paraId="2160357D"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02F0B0A4"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66B527D7" w14:textId="148C753C"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r>
      <w:tr w:rsidR="00795AE4" w:rsidRPr="004458F8" w14:paraId="44FF2071" w14:textId="77777777" w:rsidTr="00795AE4">
        <w:trPr>
          <w:trHeight w:val="360"/>
        </w:trPr>
        <w:tc>
          <w:tcPr>
            <w:tcW w:w="900" w:type="dxa"/>
            <w:noWrap/>
            <w:hideMark/>
          </w:tcPr>
          <w:p w14:paraId="2B5E3C11" w14:textId="77777777" w:rsidR="00795AE4" w:rsidRPr="00F177EC" w:rsidRDefault="00795AE4" w:rsidP="00795AE4">
            <w:pPr>
              <w:tabs>
                <w:tab w:val="left" w:pos="2250"/>
              </w:tabs>
              <w:ind w:right="-198"/>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8_k4_t5_i54</w:t>
            </w:r>
          </w:p>
        </w:tc>
        <w:tc>
          <w:tcPr>
            <w:tcW w:w="900" w:type="dxa"/>
            <w:noWrap/>
            <w:hideMark/>
          </w:tcPr>
          <w:p w14:paraId="59331E02"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191317A8"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4</w:t>
            </w:r>
          </w:p>
        </w:tc>
        <w:tc>
          <w:tcPr>
            <w:tcW w:w="900" w:type="dxa"/>
            <w:noWrap/>
            <w:hideMark/>
          </w:tcPr>
          <w:p w14:paraId="0C7F5536"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0BF4AF8B"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r>
      <w:tr w:rsidR="00795AE4" w:rsidRPr="004458F8" w14:paraId="36EEC5D7" w14:textId="77777777" w:rsidTr="00795AE4">
        <w:trPr>
          <w:trHeight w:val="360"/>
        </w:trPr>
        <w:tc>
          <w:tcPr>
            <w:tcW w:w="900" w:type="dxa"/>
            <w:noWrap/>
            <w:hideMark/>
          </w:tcPr>
          <w:p w14:paraId="0A8C6AB1" w14:textId="77777777" w:rsidR="00795AE4" w:rsidRPr="00F177EC" w:rsidRDefault="00795AE4" w:rsidP="00795AE4">
            <w:pPr>
              <w:tabs>
                <w:tab w:val="left" w:pos="2250"/>
              </w:tabs>
              <w:ind w:right="-198"/>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8_k4_t5_i140</w:t>
            </w:r>
          </w:p>
        </w:tc>
        <w:tc>
          <w:tcPr>
            <w:tcW w:w="900" w:type="dxa"/>
            <w:noWrap/>
            <w:hideMark/>
          </w:tcPr>
          <w:p w14:paraId="47E5C165"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54392944"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2FF0ECEC"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222222</w:t>
            </w:r>
          </w:p>
        </w:tc>
        <w:tc>
          <w:tcPr>
            <w:tcW w:w="900" w:type="dxa"/>
            <w:noWrap/>
            <w:hideMark/>
          </w:tcPr>
          <w:p w14:paraId="48BDDDB2"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r>
      <w:tr w:rsidR="00795AE4" w:rsidRPr="004458F8" w14:paraId="45855633" w14:textId="77777777" w:rsidTr="00795AE4">
        <w:trPr>
          <w:trHeight w:val="360"/>
        </w:trPr>
        <w:tc>
          <w:tcPr>
            <w:tcW w:w="900" w:type="dxa"/>
            <w:noWrap/>
            <w:hideMark/>
          </w:tcPr>
          <w:p w14:paraId="01288A39" w14:textId="77777777" w:rsidR="00795AE4" w:rsidRPr="00F177EC" w:rsidRDefault="00795AE4" w:rsidP="00795AE4">
            <w:pPr>
              <w:tabs>
                <w:tab w:val="left" w:pos="2250"/>
              </w:tabs>
              <w:ind w:right="-198"/>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8_k3_t5_i4</w:t>
            </w:r>
          </w:p>
        </w:tc>
        <w:tc>
          <w:tcPr>
            <w:tcW w:w="900" w:type="dxa"/>
            <w:noWrap/>
            <w:hideMark/>
          </w:tcPr>
          <w:p w14:paraId="0B4B5A44"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64D2A6F6"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005C22EB"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69B4509C" w14:textId="77777777" w:rsidR="00795AE4" w:rsidRPr="004458F8" w:rsidRDefault="00795AE4" w:rsidP="00795AE4">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366667</w:t>
            </w:r>
          </w:p>
        </w:tc>
      </w:tr>
    </w:tbl>
    <w:p w14:paraId="44C67514" w14:textId="05B320F6" w:rsidR="00795AE4" w:rsidRDefault="00795AE4" w:rsidP="00795AE4">
      <w:pPr>
        <w:pStyle w:val="Caption"/>
        <w:keepNext/>
      </w:pPr>
      <w:r>
        <w:t xml:space="preserve">Table </w:t>
      </w:r>
      <w:fldSimple w:instr=" SEQ Table \* ARABIC ">
        <w:r>
          <w:rPr>
            <w:noProof/>
          </w:rPr>
          <w:t>1</w:t>
        </w:r>
      </w:fldSimple>
      <w:r>
        <w:t>: A transition matrix contains the likelihood that a cluster at one time period (rows) corresponds to a cluster in the subsequent time period (columns).</w:t>
      </w:r>
    </w:p>
    <w:p w14:paraId="14041980" w14:textId="5890B224" w:rsidR="00795AE4" w:rsidRDefault="00795AE4" w:rsidP="00795AE4">
      <w:pPr>
        <w:pStyle w:val="Caption"/>
        <w:keepNext/>
      </w:pPr>
      <w:r>
        <w:rPr>
          <w:noProof/>
        </w:rPr>
        <mc:AlternateContent>
          <mc:Choice Requires="wpg">
            <w:drawing>
              <wp:anchor distT="0" distB="0" distL="114300" distR="114300" simplePos="0" relativeHeight="251694080" behindDoc="0" locked="0" layoutInCell="1" allowOverlap="1" wp14:anchorId="4235E108" wp14:editId="7598F7EE">
                <wp:simplePos x="0" y="0"/>
                <wp:positionH relativeFrom="column">
                  <wp:posOffset>140970</wp:posOffset>
                </wp:positionH>
                <wp:positionV relativeFrom="paragraph">
                  <wp:posOffset>1652270</wp:posOffset>
                </wp:positionV>
                <wp:extent cx="5126990" cy="4114800"/>
                <wp:effectExtent l="0" t="0" r="3810" b="0"/>
                <wp:wrapTopAndBottom/>
                <wp:docPr id="22" name="Group 22"/>
                <wp:cNvGraphicFramePr/>
                <a:graphic xmlns:a="http://schemas.openxmlformats.org/drawingml/2006/main">
                  <a:graphicData uri="http://schemas.microsoft.com/office/word/2010/wordprocessingGroup">
                    <wpg:wgp>
                      <wpg:cNvGrpSpPr/>
                      <wpg:grpSpPr>
                        <a:xfrm>
                          <a:off x="0" y="0"/>
                          <a:ext cx="5126990" cy="4114800"/>
                          <a:chOff x="0" y="0"/>
                          <a:chExt cx="5126990" cy="4114800"/>
                        </a:xfrm>
                      </wpg:grpSpPr>
                      <pic:pic xmlns:pic="http://schemas.openxmlformats.org/drawingml/2006/picture">
                        <pic:nvPicPr>
                          <pic:cNvPr id="16" name="Picture 14"/>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26990" cy="3528695"/>
                          </a:xfrm>
                          <a:prstGeom prst="rect">
                            <a:avLst/>
                          </a:prstGeom>
                          <a:noFill/>
                          <a:ln>
                            <a:noFill/>
                          </a:ln>
                        </pic:spPr>
                      </pic:pic>
                      <wps:wsp>
                        <wps:cNvPr id="21" name="Text Box 21"/>
                        <wps:cNvSpPr txBox="1"/>
                        <wps:spPr>
                          <a:xfrm>
                            <a:off x="0" y="3585845"/>
                            <a:ext cx="512699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996FCB9" w14:textId="77777777" w:rsidR="009970A8" w:rsidRDefault="009970A8" w:rsidP="00795AE4">
                              <w:pPr>
                                <w:pStyle w:val="Caption"/>
                                <w:jc w:val="center"/>
                                <w:rPr>
                                  <w:noProof/>
                                </w:rPr>
                              </w:pPr>
                              <w:bookmarkStart w:id="6" w:name="_Ref301431178"/>
                              <w:r>
                                <w:t xml:space="preserve">Figure </w:t>
                              </w:r>
                              <w:fldSimple w:instr=" SEQ Figure \* ARABIC ">
                                <w:r>
                                  <w:rPr>
                                    <w:noProof/>
                                  </w:rPr>
                                  <w:t>8</w:t>
                                </w:r>
                              </w:fldSimple>
                              <w:bookmarkEnd w:id="6"/>
                              <w:r>
                                <w:t>: Plotting over time the mean connection volume in in each conversational cluster, showing links according to the probabilistic transition matrix. Clusters show relative consistency, with new terms occasionally raising particip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 o:spid="_x0000_s1044" style="position:absolute;left:0;text-align:left;margin-left:11.1pt;margin-top:130.1pt;width:403.7pt;height:324pt;z-index:251694080" coordsize="5126990,41148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">
                <v:shape id="Picture 14" o:spid="_x0000_s1045" type="#_x0000_t75" style="position:absolute;width:5126990;height:35286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4H&#10;LUTDAAAA2wAAAA8AAABkcnMvZG93bnJldi54bWxEj9FqwkAQRd8L/YdlBN+ajQoS0mxERNH2zaQf&#10;MGSnSWh2Ns2uSfx7t1DwbYZ755472W42nRhpcK1lBasoBkFcWd1yreCrPL0lIJxH1thZJgV3crDL&#10;X18yTLWd+Epj4WsRQtilqKDxvk+ldFVDBl1ke+KgfdvBoA/rUEs94BTCTSfXcbyVBlsOhAZ7OjRU&#10;/RQ3E7ibud2vPxInx3L6/L0du7g8r5RaLub9OwhPs3+a/68vOtTfwt8vYQCZ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bgctRMMAAADbAAAADwAAAAAAAAAAAAAAAACcAgAA&#10;ZHJzL2Rvd25yZXYueG1sUEsFBgAAAAAEAAQA9wAAAIwDAAAAAA==&#10;">
                  <v:imagedata r:id="rId21" o:title=""/>
                  <v:path arrowok="t"/>
                </v:shape>
                <v:shape id="Text Box 21" o:spid="_x0000_s1046" type="#_x0000_t202" style="position:absolute;top:3585845;width:512699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UfTgxgAA&#10;ANsAAAAPAAAAZHJzL2Rvd25yZXYueG1sRI9PawIxFMTvhX6H8AQvRbP+QcpqFJEKtRfp1ou3x+a5&#10;Wd28LElWt9++KRR6HGbmN8xq09tG3MmH2rGCyTgDQVw6XXOl4PS1H72CCBFZY+OYFHxTgM36+WmF&#10;uXYP/qR7ESuRIBxyVGBibHMpQ2nIYhi7ljh5F+ctxiR9JbXHR4LbRk6zbCEt1pwWDLa0M1Teis4q&#10;OM7PR/PSXd4+tvOZP5y63eJaFUoNB/12CSJSH//Df+13rWA6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3UfTgxgAAANsAAAAPAAAAAAAAAAAAAAAAAJcCAABkcnMv&#10;ZG93bnJldi54bWxQSwUGAAAAAAQABAD1AAAAigMAAAAA&#10;" stroked="f">
                  <v:textbox style="mso-fit-shape-to-text:t" inset="0,0,0,0">
                    <w:txbxContent>
                      <w:p w14:paraId="4996FCB9" w14:textId="77777777" w:rsidR="009970A8" w:rsidRDefault="009970A8" w:rsidP="00795AE4">
                        <w:pPr>
                          <w:pStyle w:val="Caption"/>
                          <w:jc w:val="center"/>
                          <w:rPr>
                            <w:noProof/>
                          </w:rPr>
                        </w:pPr>
                        <w:bookmarkStart w:id="7" w:name="_Ref301431178"/>
                        <w:r>
                          <w:t xml:space="preserve">Figure </w:t>
                        </w:r>
                        <w:fldSimple w:instr=" SEQ Figure \* ARABIC ">
                          <w:r>
                            <w:rPr>
                              <w:noProof/>
                            </w:rPr>
                            <w:t>8</w:t>
                          </w:r>
                        </w:fldSimple>
                        <w:bookmarkEnd w:id="7"/>
                        <w:r>
                          <w:t>: Plotting over time the mean connection volume in in each conversational cluster, showing links according to the probabilistic transition matrix. Clusters show relative consistency, with new terms occasionally raising participation.</w:t>
                        </w:r>
                      </w:p>
                    </w:txbxContent>
                  </v:textbox>
                </v:shape>
                <w10:wrap type="topAndBottom"/>
              </v:group>
            </w:pict>
          </mc:Fallback>
        </mc:AlternateContent>
      </w:r>
      <w:r>
        <w:br w:type="page"/>
      </w:r>
    </w:p>
    <w:p w14:paraId="2614D713" w14:textId="0881D9DA" w:rsidR="00795AE4" w:rsidRDefault="00795AE4">
      <w:pPr>
        <w:jc w:val="left"/>
      </w:pPr>
    </w:p>
    <w:p w14:paraId="6B7A302C" w14:textId="148F831E" w:rsidR="00795AE4" w:rsidRDefault="00795AE4">
      <w:pPr>
        <w:jc w:val="left"/>
      </w:pPr>
    </w:p>
    <w:p w14:paraId="02FB57C2" w14:textId="0E1DBF02" w:rsidR="00795AE4" w:rsidRDefault="00795AE4">
      <w:pPr>
        <w:jc w:val="left"/>
      </w:pPr>
    </w:p>
    <w:p w14:paraId="4104FA8D" w14:textId="263579E8" w:rsidR="00795AE4" w:rsidRDefault="00795AE4" w:rsidP="00AE4458">
      <w:r>
        <w:rPr>
          <w:noProof/>
        </w:rPr>
        <mc:AlternateContent>
          <mc:Choice Requires="wpg">
            <w:drawing>
              <wp:anchor distT="0" distB="0" distL="114300" distR="114300" simplePos="0" relativeHeight="251696128" behindDoc="0" locked="0" layoutInCell="1" allowOverlap="1" wp14:anchorId="612810AA" wp14:editId="6C928C60">
                <wp:simplePos x="0" y="0"/>
                <wp:positionH relativeFrom="column">
                  <wp:posOffset>18415</wp:posOffset>
                </wp:positionH>
                <wp:positionV relativeFrom="paragraph">
                  <wp:posOffset>629285</wp:posOffset>
                </wp:positionV>
                <wp:extent cx="5513070" cy="6919595"/>
                <wp:effectExtent l="0" t="0" r="0" b="0"/>
                <wp:wrapTopAndBottom/>
                <wp:docPr id="20" name="Group 20"/>
                <wp:cNvGraphicFramePr/>
                <a:graphic xmlns:a="http://schemas.openxmlformats.org/drawingml/2006/main">
                  <a:graphicData uri="http://schemas.microsoft.com/office/word/2010/wordprocessingGroup">
                    <wpg:wgp>
                      <wpg:cNvGrpSpPr/>
                      <wpg:grpSpPr>
                        <a:xfrm>
                          <a:off x="0" y="0"/>
                          <a:ext cx="5513070" cy="6919595"/>
                          <a:chOff x="0" y="0"/>
                          <a:chExt cx="5513070" cy="6919595"/>
                        </a:xfrm>
                      </wpg:grpSpPr>
                      <pic:pic xmlns:pic="http://schemas.openxmlformats.org/drawingml/2006/picture">
                        <pic:nvPicPr>
                          <pic:cNvPr id="4" name="Picture 2"/>
                          <pic:cNvPicPr>
                            <a:picLocks noChangeAspect="1"/>
                          </pic:cNvPicPr>
                        </pic:nvPicPr>
                        <pic:blipFill rotWithShape="1">
                          <a:blip r:embed="rId22">
                            <a:extLst>
                              <a:ext uri="{28A0092B-C50C-407E-A947-70E740481C1C}">
                                <a14:useLocalDpi xmlns:a14="http://schemas.microsoft.com/office/drawing/2010/main" val="0"/>
                              </a:ext>
                            </a:extLst>
                          </a:blip>
                          <a:srcRect l="8087" t="27115" r="15333" b="6591"/>
                          <a:stretch/>
                        </pic:blipFill>
                        <pic:spPr bwMode="auto">
                          <a:xfrm>
                            <a:off x="0" y="0"/>
                            <a:ext cx="5513070" cy="6333490"/>
                          </a:xfrm>
                          <a:prstGeom prst="rect">
                            <a:avLst/>
                          </a:prstGeom>
                          <a:noFill/>
                          <a:ln>
                            <a:noFill/>
                          </a:ln>
                          <a:extLst>
                            <a:ext uri="{53640926-AAD7-44d8-BBD7-CCE9431645EC}">
                              <a14:shadowObscured xmlns:a14="http://schemas.microsoft.com/office/drawing/2010/main"/>
                            </a:ext>
                          </a:extLst>
                        </pic:spPr>
                      </pic:pic>
                      <wps:wsp>
                        <wps:cNvPr id="19" name="Text Box 19"/>
                        <wps:cNvSpPr txBox="1"/>
                        <wps:spPr>
                          <a:xfrm>
                            <a:off x="0" y="6390640"/>
                            <a:ext cx="551307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2C2E8AE" w14:textId="4D202993" w:rsidR="009970A8" w:rsidRDefault="009970A8" w:rsidP="00795AE4">
                              <w:pPr>
                                <w:pStyle w:val="Caption"/>
                              </w:pPr>
                              <w:bookmarkStart w:id="8" w:name="_Ref301429510"/>
                              <w:bookmarkStart w:id="9" w:name="_Ref301429481"/>
                              <w:r>
                                <w:t xml:space="preserve">Figure </w:t>
                              </w:r>
                              <w:fldSimple w:instr=" SEQ Figure \* ARABIC ">
                                <w:r>
                                  <w:rPr>
                                    <w:noProof/>
                                  </w:rPr>
                                  <w:t>7</w:t>
                                </w:r>
                              </w:fldSimple>
                              <w:bookmarkEnd w:id="8"/>
                              <w:r>
                                <w:t>: Weighted traces connect conversation clusters for four days following the shooting. Conversations change over time, as certain components fall out of the cluster, and other components are added.</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47" style="position:absolute;left:0;text-align:left;margin-left:1.45pt;margin-top:49.55pt;width:434.1pt;height:544.85pt;z-index:251696128" coordsize="5513070,6919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">
                <v:shape id="Picture 2" o:spid="_x0000_s1048" type="#_x0000_t75" style="position:absolute;width:5513070;height:63334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J/&#10;rl/EAAAA2gAAAA8AAABkcnMvZG93bnJldi54bWxEj0FrwkAUhO+F/oflFbzVTSUUiW6CLY0IpWBt&#10;EY+P7DMbzL4N2TXGf98VhB6HmfmGWRajbcVAvW8cK3iZJiCIK6cbrhX8/pTPcxA+IGtsHZOCK3ko&#10;8seHJWbaXfibhl2oRYSwz1CBCaHLpPSVIYt+6jri6B1dbzFE2ddS93iJcNvKWZK8SosNxwWDHb0b&#10;qk67s1Vgv/alLt9m5Wmz/Rw+zCHF9T5VavI0rhYgAo3hP3xvb7SCFG5X4g2Q+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J/rl/EAAAA2gAAAA8AAAAAAAAAAAAAAAAAnAIA&#10;AGRycy9kb3ducmV2LnhtbFBLBQYAAAAABAAEAPcAAACNAwAAAAA=&#10;">
                  <v:imagedata r:id="rId23" o:title="" croptop="17770f" cropbottom="4319f" cropleft="5300f" cropright="10049f"/>
                  <v:path arrowok="t"/>
                </v:shape>
                <v:shape id="Text Box 19" o:spid="_x0000_s1049" type="#_x0000_t202" style="position:absolute;top:6390640;width:551307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zJbwwAA&#10;ANsAAAAPAAAAZHJzL2Rvd25yZXYueG1sRE9NawIxEL0L/Q9hCl5Es21FdDWKSIW2F+nWi7dhM27W&#10;biZLktXtv28KBW/zeJ+z2vS2EVfyoXas4GmSgSAuna65UnD82o/nIEJE1tg4JgU/FGCzfhisMNfu&#10;xp90LWIlUgiHHBWYGNtcylAashgmriVO3Nl5izFBX0nt8ZbCbSOfs2wmLdacGgy2tDNUfhedVXCY&#10;ng5m1J1fP7bTF/9+7HazS1UoNXzst0sQkfp4F/+733Sav4C/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SzJbwwAAANsAAAAPAAAAAAAAAAAAAAAAAJcCAABkcnMvZG93&#10;bnJldi54bWxQSwUGAAAAAAQABAD1AAAAhwMAAAAA&#10;" stroked="f">
                  <v:textbox style="mso-fit-shape-to-text:t" inset="0,0,0,0">
                    <w:txbxContent>
                      <w:p w14:paraId="02C2E8AE" w14:textId="4D202993" w:rsidR="009970A8" w:rsidRDefault="009970A8" w:rsidP="00795AE4">
                        <w:pPr>
                          <w:pStyle w:val="Caption"/>
                        </w:pPr>
                        <w:bookmarkStart w:id="10" w:name="_Ref301429510"/>
                        <w:bookmarkStart w:id="11" w:name="_Ref301429481"/>
                        <w:r>
                          <w:t xml:space="preserve">Figure </w:t>
                        </w:r>
                        <w:fldSimple w:instr=" SEQ Figure \* ARABIC ">
                          <w:r>
                            <w:rPr>
                              <w:noProof/>
                            </w:rPr>
                            <w:t>7</w:t>
                          </w:r>
                        </w:fldSimple>
                        <w:bookmarkEnd w:id="10"/>
                        <w:r>
                          <w:t>: Weighted traces connect conversation clusters for four days following the shooting. Conversations change over time, as certain components fall out of the cluster, and other components are added.</w:t>
                        </w:r>
                        <w:bookmarkEnd w:id="11"/>
                      </w:p>
                    </w:txbxContent>
                  </v:textbox>
                </v:shape>
                <w10:wrap type="topAndBottom"/>
              </v:group>
            </w:pict>
          </mc:Fallback>
        </mc:AlternateContent>
      </w:r>
    </w:p>
    <w:sectPr w:rsidR="00795AE4" w:rsidSect="00CB7C5A">
      <w:pgSz w:w="12240" w:h="15840"/>
      <w:pgMar w:top="1152" w:right="1800" w:bottom="1008"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0E38E2" w14:textId="77777777" w:rsidR="009970A8" w:rsidRDefault="009970A8" w:rsidP="005914B3">
      <w:r>
        <w:separator/>
      </w:r>
    </w:p>
  </w:endnote>
  <w:endnote w:type="continuationSeparator" w:id="0">
    <w:p w14:paraId="536F9197" w14:textId="77777777" w:rsidR="009970A8" w:rsidRDefault="009970A8" w:rsidP="005914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dale Mono">
    <w:panose1 w:val="020B05090000000000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79A7D1" w14:textId="77777777" w:rsidR="009970A8" w:rsidRDefault="009970A8" w:rsidP="005914B3">
      <w:r>
        <w:separator/>
      </w:r>
    </w:p>
  </w:footnote>
  <w:footnote w:type="continuationSeparator" w:id="0">
    <w:p w14:paraId="48CD486D" w14:textId="77777777" w:rsidR="009970A8" w:rsidRDefault="009970A8" w:rsidP="005914B3">
      <w:r>
        <w:continuationSeparator/>
      </w:r>
    </w:p>
  </w:footnote>
  <w:footnote w:id="1">
    <w:p w14:paraId="5D1A526C" w14:textId="2BFE589E" w:rsidR="009970A8" w:rsidRDefault="009970A8" w:rsidP="005914B3">
      <w:pPr>
        <w:pStyle w:val="FootnoteText"/>
      </w:pPr>
      <w:r>
        <w:rPr>
          <w:rStyle w:val="FootnoteReference"/>
        </w:rPr>
        <w:footnoteRef/>
      </w:r>
      <w:r>
        <w:t xml:space="preserve"> Caution must be </w:t>
      </w:r>
      <w:proofErr w:type="gramStart"/>
      <w:r>
        <w:t>taken</w:t>
      </w:r>
      <w:proofErr w:type="gramEnd"/>
      <w:r>
        <w:t xml:space="preserve"> as SM samples are not demographically representativ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79FD"/>
    <w:rsid w:val="000015F7"/>
    <w:rsid w:val="00001E2A"/>
    <w:rsid w:val="0001624B"/>
    <w:rsid w:val="00030BDA"/>
    <w:rsid w:val="000709A4"/>
    <w:rsid w:val="00076AE1"/>
    <w:rsid w:val="0007794A"/>
    <w:rsid w:val="00080DB8"/>
    <w:rsid w:val="00081807"/>
    <w:rsid w:val="000D19ED"/>
    <w:rsid w:val="000F398B"/>
    <w:rsid w:val="000F427E"/>
    <w:rsid w:val="00125A83"/>
    <w:rsid w:val="00180805"/>
    <w:rsid w:val="0018617A"/>
    <w:rsid w:val="00195721"/>
    <w:rsid w:val="001B1299"/>
    <w:rsid w:val="001C08AB"/>
    <w:rsid w:val="001E6E12"/>
    <w:rsid w:val="001E7202"/>
    <w:rsid w:val="002048D9"/>
    <w:rsid w:val="00213DEC"/>
    <w:rsid w:val="00230983"/>
    <w:rsid w:val="00247896"/>
    <w:rsid w:val="002479FD"/>
    <w:rsid w:val="00250565"/>
    <w:rsid w:val="0025169C"/>
    <w:rsid w:val="0028214C"/>
    <w:rsid w:val="002A2E23"/>
    <w:rsid w:val="002C17CA"/>
    <w:rsid w:val="002D260A"/>
    <w:rsid w:val="002E0D84"/>
    <w:rsid w:val="00333A6B"/>
    <w:rsid w:val="00333C69"/>
    <w:rsid w:val="00340CDD"/>
    <w:rsid w:val="00345DB2"/>
    <w:rsid w:val="00346017"/>
    <w:rsid w:val="003811E3"/>
    <w:rsid w:val="00385EDF"/>
    <w:rsid w:val="00391381"/>
    <w:rsid w:val="003A4AC9"/>
    <w:rsid w:val="003D22FE"/>
    <w:rsid w:val="003D23EA"/>
    <w:rsid w:val="004458F8"/>
    <w:rsid w:val="00470A3B"/>
    <w:rsid w:val="004F144E"/>
    <w:rsid w:val="00515192"/>
    <w:rsid w:val="00542A95"/>
    <w:rsid w:val="00552239"/>
    <w:rsid w:val="005914B3"/>
    <w:rsid w:val="00592F59"/>
    <w:rsid w:val="005B43B4"/>
    <w:rsid w:val="005D1D11"/>
    <w:rsid w:val="0062407D"/>
    <w:rsid w:val="00654BED"/>
    <w:rsid w:val="00661F9E"/>
    <w:rsid w:val="006C06DC"/>
    <w:rsid w:val="006C7F34"/>
    <w:rsid w:val="006F2D0B"/>
    <w:rsid w:val="00701514"/>
    <w:rsid w:val="00764D7E"/>
    <w:rsid w:val="007711E7"/>
    <w:rsid w:val="00795AE4"/>
    <w:rsid w:val="007A240A"/>
    <w:rsid w:val="007B03E6"/>
    <w:rsid w:val="007E129B"/>
    <w:rsid w:val="00826F06"/>
    <w:rsid w:val="008400FC"/>
    <w:rsid w:val="00860C0D"/>
    <w:rsid w:val="008634A3"/>
    <w:rsid w:val="008B2162"/>
    <w:rsid w:val="008C2DB3"/>
    <w:rsid w:val="008C3338"/>
    <w:rsid w:val="00924C6C"/>
    <w:rsid w:val="00967220"/>
    <w:rsid w:val="009970A8"/>
    <w:rsid w:val="00997D5E"/>
    <w:rsid w:val="009F57C5"/>
    <w:rsid w:val="00A040F0"/>
    <w:rsid w:val="00A32BAF"/>
    <w:rsid w:val="00A53271"/>
    <w:rsid w:val="00A75695"/>
    <w:rsid w:val="00AB3A58"/>
    <w:rsid w:val="00AE4458"/>
    <w:rsid w:val="00B658FF"/>
    <w:rsid w:val="00C15640"/>
    <w:rsid w:val="00C53C0E"/>
    <w:rsid w:val="00CB7C5A"/>
    <w:rsid w:val="00CC1DDE"/>
    <w:rsid w:val="00CE4A2C"/>
    <w:rsid w:val="00CF447E"/>
    <w:rsid w:val="00CF5F0D"/>
    <w:rsid w:val="00D30D26"/>
    <w:rsid w:val="00D45A92"/>
    <w:rsid w:val="00D52507"/>
    <w:rsid w:val="00D57AC0"/>
    <w:rsid w:val="00D734F5"/>
    <w:rsid w:val="00D83432"/>
    <w:rsid w:val="00DA69FF"/>
    <w:rsid w:val="00DC7985"/>
    <w:rsid w:val="00E30E93"/>
    <w:rsid w:val="00E37D0A"/>
    <w:rsid w:val="00E54B4E"/>
    <w:rsid w:val="00E74BE8"/>
    <w:rsid w:val="00E8537E"/>
    <w:rsid w:val="00EA4B01"/>
    <w:rsid w:val="00ED1C61"/>
    <w:rsid w:val="00EF7645"/>
    <w:rsid w:val="00F177EC"/>
    <w:rsid w:val="00F339A9"/>
    <w:rsid w:val="00F44F3C"/>
    <w:rsid w:val="00F82ECF"/>
    <w:rsid w:val="00F87E01"/>
    <w:rsid w:val="00F955E2"/>
    <w:rsid w:val="00FA4AEF"/>
    <w:rsid w:val="00FF5B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1F012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14B3"/>
    <w:pPr>
      <w:jc w:val="both"/>
    </w:pPr>
  </w:style>
  <w:style w:type="paragraph" w:styleId="Heading1">
    <w:name w:val="heading 1"/>
    <w:basedOn w:val="Normal"/>
    <w:next w:val="Normal"/>
    <w:link w:val="Heading1Char"/>
    <w:uiPriority w:val="9"/>
    <w:qFormat/>
    <w:rsid w:val="002479F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479F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next w:val="Normal"/>
    <w:qFormat/>
    <w:rsid w:val="002479FD"/>
    <w:pPr>
      <w:pBdr>
        <w:left w:val="single" w:sz="4" w:space="4" w:color="auto"/>
      </w:pBdr>
      <w:shd w:val="clear" w:color="auto" w:fill="F3F3F3"/>
      <w:suppressAutoHyphens/>
      <w:spacing w:before="120" w:after="120"/>
      <w:ind w:left="720" w:right="720"/>
    </w:pPr>
    <w:rPr>
      <w:rFonts w:ascii="Andale Mono" w:hAnsi="Andale Mono"/>
      <w:noProof/>
      <w:sz w:val="20"/>
    </w:rPr>
  </w:style>
  <w:style w:type="character" w:customStyle="1" w:styleId="InlineCode">
    <w:name w:val="Inline Code"/>
    <w:basedOn w:val="DefaultParagraphFont"/>
    <w:uiPriority w:val="1"/>
    <w:qFormat/>
    <w:rsid w:val="002479FD"/>
    <w:rPr>
      <w:rFonts w:ascii="Andale Mono" w:hAnsi="Andale Mono"/>
      <w:b/>
      <w:sz w:val="20"/>
      <w:bdr w:val="none" w:sz="0" w:space="0" w:color="auto"/>
      <w:shd w:val="clear" w:color="auto" w:fill="E6E6E6"/>
    </w:rPr>
  </w:style>
  <w:style w:type="paragraph" w:customStyle="1" w:styleId="CodeOutput">
    <w:name w:val="Code Output"/>
    <w:basedOn w:val="Code"/>
    <w:qFormat/>
    <w:rsid w:val="002479FD"/>
    <w:pPr>
      <w:pBdr>
        <w:left w:val="single" w:sz="18" w:space="4" w:color="auto"/>
      </w:pBdr>
    </w:pPr>
  </w:style>
  <w:style w:type="paragraph" w:customStyle="1" w:styleId="Biblio">
    <w:name w:val="Biblio"/>
    <w:basedOn w:val="Normal"/>
    <w:qFormat/>
    <w:rsid w:val="002479FD"/>
    <w:pPr>
      <w:spacing w:after="120"/>
      <w:ind w:left="720" w:hanging="720"/>
    </w:pPr>
  </w:style>
  <w:style w:type="character" w:customStyle="1" w:styleId="Heading1Char">
    <w:name w:val="Heading 1 Char"/>
    <w:basedOn w:val="DefaultParagraphFont"/>
    <w:link w:val="Heading1"/>
    <w:uiPriority w:val="9"/>
    <w:rsid w:val="002479F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479FD"/>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2479F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479F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2479FD"/>
    <w:pPr>
      <w:ind w:left="720"/>
      <w:contextualSpacing/>
    </w:pPr>
  </w:style>
  <w:style w:type="table" w:styleId="TableGrid">
    <w:name w:val="Table Grid"/>
    <w:basedOn w:val="TableNormal"/>
    <w:uiPriority w:val="59"/>
    <w:rsid w:val="002479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709A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09A4"/>
    <w:rPr>
      <w:rFonts w:ascii="Lucida Grande" w:hAnsi="Lucida Grande" w:cs="Lucida Grande"/>
      <w:sz w:val="18"/>
      <w:szCs w:val="18"/>
    </w:rPr>
  </w:style>
  <w:style w:type="paragraph" w:styleId="Subtitle">
    <w:name w:val="Subtitle"/>
    <w:basedOn w:val="Normal"/>
    <w:next w:val="Normal"/>
    <w:link w:val="SubtitleChar"/>
    <w:uiPriority w:val="11"/>
    <w:qFormat/>
    <w:rsid w:val="00247896"/>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47896"/>
    <w:rPr>
      <w:rFonts w:asciiTheme="majorHAnsi" w:eastAsiaTheme="majorEastAsia" w:hAnsiTheme="majorHAnsi" w:cstheme="majorBidi"/>
      <w:i/>
      <w:iCs/>
      <w:color w:val="4F81BD" w:themeColor="accent1"/>
      <w:spacing w:val="15"/>
    </w:rPr>
  </w:style>
  <w:style w:type="character" w:styleId="CommentReference">
    <w:name w:val="annotation reference"/>
    <w:basedOn w:val="DefaultParagraphFont"/>
    <w:uiPriority w:val="99"/>
    <w:semiHidden/>
    <w:unhideWhenUsed/>
    <w:rsid w:val="00247896"/>
    <w:rPr>
      <w:sz w:val="18"/>
      <w:szCs w:val="18"/>
    </w:rPr>
  </w:style>
  <w:style w:type="paragraph" w:styleId="CommentText">
    <w:name w:val="annotation text"/>
    <w:basedOn w:val="Normal"/>
    <w:link w:val="CommentTextChar"/>
    <w:uiPriority w:val="99"/>
    <w:semiHidden/>
    <w:unhideWhenUsed/>
    <w:rsid w:val="00247896"/>
  </w:style>
  <w:style w:type="character" w:customStyle="1" w:styleId="CommentTextChar">
    <w:name w:val="Comment Text Char"/>
    <w:basedOn w:val="DefaultParagraphFont"/>
    <w:link w:val="CommentText"/>
    <w:uiPriority w:val="99"/>
    <w:semiHidden/>
    <w:rsid w:val="00247896"/>
  </w:style>
  <w:style w:type="paragraph" w:styleId="CommentSubject">
    <w:name w:val="annotation subject"/>
    <w:basedOn w:val="CommentText"/>
    <w:next w:val="CommentText"/>
    <w:link w:val="CommentSubjectChar"/>
    <w:uiPriority w:val="99"/>
    <w:semiHidden/>
    <w:unhideWhenUsed/>
    <w:rsid w:val="00247896"/>
    <w:rPr>
      <w:b/>
      <w:bCs/>
      <w:sz w:val="20"/>
      <w:szCs w:val="20"/>
    </w:rPr>
  </w:style>
  <w:style w:type="character" w:customStyle="1" w:styleId="CommentSubjectChar">
    <w:name w:val="Comment Subject Char"/>
    <w:basedOn w:val="CommentTextChar"/>
    <w:link w:val="CommentSubject"/>
    <w:uiPriority w:val="99"/>
    <w:semiHidden/>
    <w:rsid w:val="00247896"/>
    <w:rPr>
      <w:b/>
      <w:bCs/>
      <w:sz w:val="20"/>
      <w:szCs w:val="20"/>
    </w:rPr>
  </w:style>
  <w:style w:type="paragraph" w:styleId="NormalWeb">
    <w:name w:val="Normal (Web)"/>
    <w:basedOn w:val="Normal"/>
    <w:uiPriority w:val="99"/>
    <w:unhideWhenUsed/>
    <w:rsid w:val="00470A3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F144E"/>
    <w:rPr>
      <w:color w:val="0000FF" w:themeColor="hyperlink"/>
      <w:u w:val="single"/>
    </w:rPr>
  </w:style>
  <w:style w:type="paragraph" w:styleId="FootnoteText">
    <w:name w:val="footnote text"/>
    <w:basedOn w:val="Normal"/>
    <w:link w:val="FootnoteTextChar"/>
    <w:uiPriority w:val="99"/>
    <w:unhideWhenUsed/>
    <w:rsid w:val="0028214C"/>
  </w:style>
  <w:style w:type="character" w:customStyle="1" w:styleId="FootnoteTextChar">
    <w:name w:val="Footnote Text Char"/>
    <w:basedOn w:val="DefaultParagraphFont"/>
    <w:link w:val="FootnoteText"/>
    <w:uiPriority w:val="99"/>
    <w:rsid w:val="0028214C"/>
  </w:style>
  <w:style w:type="character" w:styleId="FootnoteReference">
    <w:name w:val="footnote reference"/>
    <w:basedOn w:val="DefaultParagraphFont"/>
    <w:uiPriority w:val="99"/>
    <w:unhideWhenUsed/>
    <w:rsid w:val="0028214C"/>
    <w:rPr>
      <w:vertAlign w:val="superscript"/>
    </w:rPr>
  </w:style>
  <w:style w:type="table" w:styleId="LightShading-Accent1">
    <w:name w:val="Light Shading Accent 1"/>
    <w:basedOn w:val="TableNormal"/>
    <w:uiPriority w:val="60"/>
    <w:rsid w:val="00DA69F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385EDF"/>
  </w:style>
  <w:style w:type="character" w:styleId="Emphasis">
    <w:name w:val="Emphasis"/>
    <w:basedOn w:val="DefaultParagraphFont"/>
    <w:uiPriority w:val="20"/>
    <w:qFormat/>
    <w:rsid w:val="00385EDF"/>
    <w:rPr>
      <w:i/>
      <w:iCs/>
    </w:rPr>
  </w:style>
  <w:style w:type="paragraph" w:styleId="Caption">
    <w:name w:val="caption"/>
    <w:basedOn w:val="Normal"/>
    <w:next w:val="Normal"/>
    <w:uiPriority w:val="35"/>
    <w:unhideWhenUsed/>
    <w:qFormat/>
    <w:rsid w:val="00385EDF"/>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14B3"/>
    <w:pPr>
      <w:jc w:val="both"/>
    </w:pPr>
  </w:style>
  <w:style w:type="paragraph" w:styleId="Heading1">
    <w:name w:val="heading 1"/>
    <w:basedOn w:val="Normal"/>
    <w:next w:val="Normal"/>
    <w:link w:val="Heading1Char"/>
    <w:uiPriority w:val="9"/>
    <w:qFormat/>
    <w:rsid w:val="002479F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479F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next w:val="Normal"/>
    <w:qFormat/>
    <w:rsid w:val="002479FD"/>
    <w:pPr>
      <w:pBdr>
        <w:left w:val="single" w:sz="4" w:space="4" w:color="auto"/>
      </w:pBdr>
      <w:shd w:val="clear" w:color="auto" w:fill="F3F3F3"/>
      <w:suppressAutoHyphens/>
      <w:spacing w:before="120" w:after="120"/>
      <w:ind w:left="720" w:right="720"/>
    </w:pPr>
    <w:rPr>
      <w:rFonts w:ascii="Andale Mono" w:hAnsi="Andale Mono"/>
      <w:noProof/>
      <w:sz w:val="20"/>
    </w:rPr>
  </w:style>
  <w:style w:type="character" w:customStyle="1" w:styleId="InlineCode">
    <w:name w:val="Inline Code"/>
    <w:basedOn w:val="DefaultParagraphFont"/>
    <w:uiPriority w:val="1"/>
    <w:qFormat/>
    <w:rsid w:val="002479FD"/>
    <w:rPr>
      <w:rFonts w:ascii="Andale Mono" w:hAnsi="Andale Mono"/>
      <w:b/>
      <w:sz w:val="20"/>
      <w:bdr w:val="none" w:sz="0" w:space="0" w:color="auto"/>
      <w:shd w:val="clear" w:color="auto" w:fill="E6E6E6"/>
    </w:rPr>
  </w:style>
  <w:style w:type="paragraph" w:customStyle="1" w:styleId="CodeOutput">
    <w:name w:val="Code Output"/>
    <w:basedOn w:val="Code"/>
    <w:qFormat/>
    <w:rsid w:val="002479FD"/>
    <w:pPr>
      <w:pBdr>
        <w:left w:val="single" w:sz="18" w:space="4" w:color="auto"/>
      </w:pBdr>
    </w:pPr>
  </w:style>
  <w:style w:type="paragraph" w:customStyle="1" w:styleId="Biblio">
    <w:name w:val="Biblio"/>
    <w:basedOn w:val="Normal"/>
    <w:qFormat/>
    <w:rsid w:val="002479FD"/>
    <w:pPr>
      <w:spacing w:after="120"/>
      <w:ind w:left="720" w:hanging="720"/>
    </w:pPr>
  </w:style>
  <w:style w:type="character" w:customStyle="1" w:styleId="Heading1Char">
    <w:name w:val="Heading 1 Char"/>
    <w:basedOn w:val="DefaultParagraphFont"/>
    <w:link w:val="Heading1"/>
    <w:uiPriority w:val="9"/>
    <w:rsid w:val="002479F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479FD"/>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2479F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479F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2479FD"/>
    <w:pPr>
      <w:ind w:left="720"/>
      <w:contextualSpacing/>
    </w:pPr>
  </w:style>
  <w:style w:type="table" w:styleId="TableGrid">
    <w:name w:val="Table Grid"/>
    <w:basedOn w:val="TableNormal"/>
    <w:uiPriority w:val="59"/>
    <w:rsid w:val="002479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709A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09A4"/>
    <w:rPr>
      <w:rFonts w:ascii="Lucida Grande" w:hAnsi="Lucida Grande" w:cs="Lucida Grande"/>
      <w:sz w:val="18"/>
      <w:szCs w:val="18"/>
    </w:rPr>
  </w:style>
  <w:style w:type="paragraph" w:styleId="Subtitle">
    <w:name w:val="Subtitle"/>
    <w:basedOn w:val="Normal"/>
    <w:next w:val="Normal"/>
    <w:link w:val="SubtitleChar"/>
    <w:uiPriority w:val="11"/>
    <w:qFormat/>
    <w:rsid w:val="00247896"/>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47896"/>
    <w:rPr>
      <w:rFonts w:asciiTheme="majorHAnsi" w:eastAsiaTheme="majorEastAsia" w:hAnsiTheme="majorHAnsi" w:cstheme="majorBidi"/>
      <w:i/>
      <w:iCs/>
      <w:color w:val="4F81BD" w:themeColor="accent1"/>
      <w:spacing w:val="15"/>
    </w:rPr>
  </w:style>
  <w:style w:type="character" w:styleId="CommentReference">
    <w:name w:val="annotation reference"/>
    <w:basedOn w:val="DefaultParagraphFont"/>
    <w:uiPriority w:val="99"/>
    <w:semiHidden/>
    <w:unhideWhenUsed/>
    <w:rsid w:val="00247896"/>
    <w:rPr>
      <w:sz w:val="18"/>
      <w:szCs w:val="18"/>
    </w:rPr>
  </w:style>
  <w:style w:type="paragraph" w:styleId="CommentText">
    <w:name w:val="annotation text"/>
    <w:basedOn w:val="Normal"/>
    <w:link w:val="CommentTextChar"/>
    <w:uiPriority w:val="99"/>
    <w:semiHidden/>
    <w:unhideWhenUsed/>
    <w:rsid w:val="00247896"/>
  </w:style>
  <w:style w:type="character" w:customStyle="1" w:styleId="CommentTextChar">
    <w:name w:val="Comment Text Char"/>
    <w:basedOn w:val="DefaultParagraphFont"/>
    <w:link w:val="CommentText"/>
    <w:uiPriority w:val="99"/>
    <w:semiHidden/>
    <w:rsid w:val="00247896"/>
  </w:style>
  <w:style w:type="paragraph" w:styleId="CommentSubject">
    <w:name w:val="annotation subject"/>
    <w:basedOn w:val="CommentText"/>
    <w:next w:val="CommentText"/>
    <w:link w:val="CommentSubjectChar"/>
    <w:uiPriority w:val="99"/>
    <w:semiHidden/>
    <w:unhideWhenUsed/>
    <w:rsid w:val="00247896"/>
    <w:rPr>
      <w:b/>
      <w:bCs/>
      <w:sz w:val="20"/>
      <w:szCs w:val="20"/>
    </w:rPr>
  </w:style>
  <w:style w:type="character" w:customStyle="1" w:styleId="CommentSubjectChar">
    <w:name w:val="Comment Subject Char"/>
    <w:basedOn w:val="CommentTextChar"/>
    <w:link w:val="CommentSubject"/>
    <w:uiPriority w:val="99"/>
    <w:semiHidden/>
    <w:rsid w:val="00247896"/>
    <w:rPr>
      <w:b/>
      <w:bCs/>
      <w:sz w:val="20"/>
      <w:szCs w:val="20"/>
    </w:rPr>
  </w:style>
  <w:style w:type="paragraph" w:styleId="NormalWeb">
    <w:name w:val="Normal (Web)"/>
    <w:basedOn w:val="Normal"/>
    <w:uiPriority w:val="99"/>
    <w:unhideWhenUsed/>
    <w:rsid w:val="00470A3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F144E"/>
    <w:rPr>
      <w:color w:val="0000FF" w:themeColor="hyperlink"/>
      <w:u w:val="single"/>
    </w:rPr>
  </w:style>
  <w:style w:type="paragraph" w:styleId="FootnoteText">
    <w:name w:val="footnote text"/>
    <w:basedOn w:val="Normal"/>
    <w:link w:val="FootnoteTextChar"/>
    <w:uiPriority w:val="99"/>
    <w:unhideWhenUsed/>
    <w:rsid w:val="0028214C"/>
  </w:style>
  <w:style w:type="character" w:customStyle="1" w:styleId="FootnoteTextChar">
    <w:name w:val="Footnote Text Char"/>
    <w:basedOn w:val="DefaultParagraphFont"/>
    <w:link w:val="FootnoteText"/>
    <w:uiPriority w:val="99"/>
    <w:rsid w:val="0028214C"/>
  </w:style>
  <w:style w:type="character" w:styleId="FootnoteReference">
    <w:name w:val="footnote reference"/>
    <w:basedOn w:val="DefaultParagraphFont"/>
    <w:uiPriority w:val="99"/>
    <w:unhideWhenUsed/>
    <w:rsid w:val="0028214C"/>
    <w:rPr>
      <w:vertAlign w:val="superscript"/>
    </w:rPr>
  </w:style>
  <w:style w:type="table" w:styleId="LightShading-Accent1">
    <w:name w:val="Light Shading Accent 1"/>
    <w:basedOn w:val="TableNormal"/>
    <w:uiPriority w:val="60"/>
    <w:rsid w:val="00DA69F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385EDF"/>
  </w:style>
  <w:style w:type="character" w:styleId="Emphasis">
    <w:name w:val="Emphasis"/>
    <w:basedOn w:val="DefaultParagraphFont"/>
    <w:uiPriority w:val="20"/>
    <w:qFormat/>
    <w:rsid w:val="00385EDF"/>
    <w:rPr>
      <w:i/>
      <w:iCs/>
    </w:rPr>
  </w:style>
  <w:style w:type="paragraph" w:styleId="Caption">
    <w:name w:val="caption"/>
    <w:basedOn w:val="Normal"/>
    <w:next w:val="Normal"/>
    <w:uiPriority w:val="35"/>
    <w:unhideWhenUsed/>
    <w:qFormat/>
    <w:rsid w:val="00385EDF"/>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703979">
      <w:bodyDiv w:val="1"/>
      <w:marLeft w:val="0"/>
      <w:marRight w:val="0"/>
      <w:marTop w:val="0"/>
      <w:marBottom w:val="0"/>
      <w:divBdr>
        <w:top w:val="none" w:sz="0" w:space="0" w:color="auto"/>
        <w:left w:val="none" w:sz="0" w:space="0" w:color="auto"/>
        <w:bottom w:val="none" w:sz="0" w:space="0" w:color="auto"/>
        <w:right w:val="none" w:sz="0" w:space="0" w:color="auto"/>
      </w:divBdr>
    </w:div>
    <w:div w:id="185950485">
      <w:bodyDiv w:val="1"/>
      <w:marLeft w:val="0"/>
      <w:marRight w:val="0"/>
      <w:marTop w:val="0"/>
      <w:marBottom w:val="0"/>
      <w:divBdr>
        <w:top w:val="none" w:sz="0" w:space="0" w:color="auto"/>
        <w:left w:val="none" w:sz="0" w:space="0" w:color="auto"/>
        <w:bottom w:val="none" w:sz="0" w:space="0" w:color="auto"/>
        <w:right w:val="none" w:sz="0" w:space="0" w:color="auto"/>
      </w:divBdr>
    </w:div>
    <w:div w:id="481964786">
      <w:bodyDiv w:val="1"/>
      <w:marLeft w:val="0"/>
      <w:marRight w:val="0"/>
      <w:marTop w:val="0"/>
      <w:marBottom w:val="0"/>
      <w:divBdr>
        <w:top w:val="none" w:sz="0" w:space="0" w:color="auto"/>
        <w:left w:val="none" w:sz="0" w:space="0" w:color="auto"/>
        <w:bottom w:val="none" w:sz="0" w:space="0" w:color="auto"/>
        <w:right w:val="none" w:sz="0" w:space="0" w:color="auto"/>
      </w:divBdr>
    </w:div>
    <w:div w:id="613824963">
      <w:bodyDiv w:val="1"/>
      <w:marLeft w:val="0"/>
      <w:marRight w:val="0"/>
      <w:marTop w:val="0"/>
      <w:marBottom w:val="0"/>
      <w:divBdr>
        <w:top w:val="none" w:sz="0" w:space="0" w:color="auto"/>
        <w:left w:val="none" w:sz="0" w:space="0" w:color="auto"/>
        <w:bottom w:val="none" w:sz="0" w:space="0" w:color="auto"/>
        <w:right w:val="none" w:sz="0" w:space="0" w:color="auto"/>
      </w:divBdr>
    </w:div>
    <w:div w:id="655840329">
      <w:bodyDiv w:val="1"/>
      <w:marLeft w:val="0"/>
      <w:marRight w:val="0"/>
      <w:marTop w:val="0"/>
      <w:marBottom w:val="0"/>
      <w:divBdr>
        <w:top w:val="none" w:sz="0" w:space="0" w:color="auto"/>
        <w:left w:val="none" w:sz="0" w:space="0" w:color="auto"/>
        <w:bottom w:val="none" w:sz="0" w:space="0" w:color="auto"/>
        <w:right w:val="none" w:sz="0" w:space="0" w:color="auto"/>
      </w:divBdr>
    </w:div>
    <w:div w:id="665280504">
      <w:bodyDiv w:val="1"/>
      <w:marLeft w:val="0"/>
      <w:marRight w:val="0"/>
      <w:marTop w:val="0"/>
      <w:marBottom w:val="0"/>
      <w:divBdr>
        <w:top w:val="none" w:sz="0" w:space="0" w:color="auto"/>
        <w:left w:val="none" w:sz="0" w:space="0" w:color="auto"/>
        <w:bottom w:val="none" w:sz="0" w:space="0" w:color="auto"/>
        <w:right w:val="none" w:sz="0" w:space="0" w:color="auto"/>
      </w:divBdr>
    </w:div>
    <w:div w:id="953830910">
      <w:bodyDiv w:val="1"/>
      <w:marLeft w:val="0"/>
      <w:marRight w:val="0"/>
      <w:marTop w:val="0"/>
      <w:marBottom w:val="0"/>
      <w:divBdr>
        <w:top w:val="none" w:sz="0" w:space="0" w:color="auto"/>
        <w:left w:val="none" w:sz="0" w:space="0" w:color="auto"/>
        <w:bottom w:val="none" w:sz="0" w:space="0" w:color="auto"/>
        <w:right w:val="none" w:sz="0" w:space="0" w:color="auto"/>
      </w:divBdr>
    </w:div>
    <w:div w:id="1133644196">
      <w:bodyDiv w:val="1"/>
      <w:marLeft w:val="0"/>
      <w:marRight w:val="0"/>
      <w:marTop w:val="0"/>
      <w:marBottom w:val="0"/>
      <w:divBdr>
        <w:top w:val="none" w:sz="0" w:space="0" w:color="auto"/>
        <w:left w:val="none" w:sz="0" w:space="0" w:color="auto"/>
        <w:bottom w:val="none" w:sz="0" w:space="0" w:color="auto"/>
        <w:right w:val="none" w:sz="0" w:space="0" w:color="auto"/>
      </w:divBdr>
    </w:div>
    <w:div w:id="1348750914">
      <w:bodyDiv w:val="1"/>
      <w:marLeft w:val="0"/>
      <w:marRight w:val="0"/>
      <w:marTop w:val="0"/>
      <w:marBottom w:val="0"/>
      <w:divBdr>
        <w:top w:val="none" w:sz="0" w:space="0" w:color="auto"/>
        <w:left w:val="none" w:sz="0" w:space="0" w:color="auto"/>
        <w:bottom w:val="none" w:sz="0" w:space="0" w:color="auto"/>
        <w:right w:val="none" w:sz="0" w:space="0" w:color="auto"/>
      </w:divBdr>
      <w:divsChild>
        <w:div w:id="2023243310">
          <w:marLeft w:val="0"/>
          <w:marRight w:val="0"/>
          <w:marTop w:val="0"/>
          <w:marBottom w:val="0"/>
          <w:divBdr>
            <w:top w:val="none" w:sz="0" w:space="0" w:color="auto"/>
            <w:left w:val="none" w:sz="0" w:space="0" w:color="auto"/>
            <w:bottom w:val="none" w:sz="0" w:space="0" w:color="auto"/>
            <w:right w:val="none" w:sz="0" w:space="0" w:color="auto"/>
          </w:divBdr>
          <w:divsChild>
            <w:div w:id="438834804">
              <w:marLeft w:val="0"/>
              <w:marRight w:val="0"/>
              <w:marTop w:val="0"/>
              <w:marBottom w:val="0"/>
              <w:divBdr>
                <w:top w:val="none" w:sz="0" w:space="0" w:color="auto"/>
                <w:left w:val="none" w:sz="0" w:space="0" w:color="auto"/>
                <w:bottom w:val="none" w:sz="0" w:space="0" w:color="auto"/>
                <w:right w:val="none" w:sz="0" w:space="0" w:color="auto"/>
              </w:divBdr>
              <w:divsChild>
                <w:div w:id="715814944">
                  <w:marLeft w:val="0"/>
                  <w:marRight w:val="0"/>
                  <w:marTop w:val="0"/>
                  <w:marBottom w:val="0"/>
                  <w:divBdr>
                    <w:top w:val="none" w:sz="0" w:space="0" w:color="auto"/>
                    <w:left w:val="none" w:sz="0" w:space="0" w:color="auto"/>
                    <w:bottom w:val="none" w:sz="0" w:space="0" w:color="auto"/>
                    <w:right w:val="none" w:sz="0" w:space="0" w:color="auto"/>
                  </w:divBdr>
                  <w:divsChild>
                    <w:div w:id="213424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183049">
      <w:bodyDiv w:val="1"/>
      <w:marLeft w:val="0"/>
      <w:marRight w:val="0"/>
      <w:marTop w:val="0"/>
      <w:marBottom w:val="0"/>
      <w:divBdr>
        <w:top w:val="none" w:sz="0" w:space="0" w:color="auto"/>
        <w:left w:val="none" w:sz="0" w:space="0" w:color="auto"/>
        <w:bottom w:val="none" w:sz="0" w:space="0" w:color="auto"/>
        <w:right w:val="none" w:sz="0" w:space="0" w:color="auto"/>
      </w:divBdr>
    </w:div>
    <w:div w:id="1994723215">
      <w:bodyDiv w:val="1"/>
      <w:marLeft w:val="0"/>
      <w:marRight w:val="0"/>
      <w:marTop w:val="0"/>
      <w:marBottom w:val="0"/>
      <w:divBdr>
        <w:top w:val="none" w:sz="0" w:space="0" w:color="auto"/>
        <w:left w:val="none" w:sz="0" w:space="0" w:color="auto"/>
        <w:bottom w:val="none" w:sz="0" w:space="0" w:color="auto"/>
        <w:right w:val="none" w:sz="0" w:space="0" w:color="auto"/>
      </w:divBdr>
    </w:div>
    <w:div w:id="2018462289">
      <w:bodyDiv w:val="1"/>
      <w:marLeft w:val="0"/>
      <w:marRight w:val="0"/>
      <w:marTop w:val="0"/>
      <w:marBottom w:val="0"/>
      <w:divBdr>
        <w:top w:val="none" w:sz="0" w:space="0" w:color="auto"/>
        <w:left w:val="none" w:sz="0" w:space="0" w:color="auto"/>
        <w:bottom w:val="none" w:sz="0" w:space="0" w:color="auto"/>
        <w:right w:val="none" w:sz="0" w:space="0" w:color="auto"/>
      </w:divBdr>
    </w:div>
    <w:div w:id="2108378112">
      <w:bodyDiv w:val="1"/>
      <w:marLeft w:val="0"/>
      <w:marRight w:val="0"/>
      <w:marTop w:val="0"/>
      <w:marBottom w:val="0"/>
      <w:divBdr>
        <w:top w:val="none" w:sz="0" w:space="0" w:color="auto"/>
        <w:left w:val="none" w:sz="0" w:space="0" w:color="auto"/>
        <w:bottom w:val="none" w:sz="0" w:space="0" w:color="auto"/>
        <w:right w:val="none" w:sz="0" w:space="0" w:color="auto"/>
      </w:divBdr>
    </w:div>
    <w:div w:id="212064303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974426-B9A2-2147-9776-78483D51D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11</Pages>
  <Words>4829</Words>
  <Characters>27526</Characters>
  <Application>Microsoft Macintosh Word</Application>
  <DocSecurity>0</DocSecurity>
  <Lines>229</Lines>
  <Paragraphs>64</Paragraphs>
  <ScaleCrop>false</ScaleCrop>
  <Company/>
  <LinksUpToDate>false</LinksUpToDate>
  <CharactersWithSpaces>32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ughton</dc:creator>
  <cp:keywords/>
  <dc:description/>
  <cp:lastModifiedBy>James Houghton</cp:lastModifiedBy>
  <cp:revision>16</cp:revision>
  <dcterms:created xsi:type="dcterms:W3CDTF">2015-03-17T15:37:00Z</dcterms:created>
  <dcterms:modified xsi:type="dcterms:W3CDTF">2016-01-20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ughton@mit.edu@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